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F59C75B" w14:textId="7C5AE927" w:rsidR="00260875" w:rsidRDefault="00B64274" w:rsidP="00235F05">
      <w:pPr>
        <w:pStyle w:val="Heading1"/>
      </w:pPr>
      <w:r>
        <w:t xml:space="preserve">Psychological wellbeing and </w:t>
      </w:r>
      <w:r w:rsidR="007F094F">
        <w:t xml:space="preserve">self-reported </w:t>
      </w:r>
      <w:r w:rsidR="00AD576E">
        <w:t>general health</w:t>
      </w:r>
    </w:p>
    <w:p w14:paraId="4B84CD42" w14:textId="3D2287FC" w:rsidR="00C95CA9" w:rsidRDefault="00681155" w:rsidP="00C95CA9">
      <w:pPr>
        <w:rPr>
          <w:i/>
          <w:iCs/>
        </w:rPr>
      </w:pPr>
      <w:r>
        <w:rPr>
          <w:i/>
          <w:iCs/>
        </w:rPr>
        <w:t>7</w:t>
      </w:r>
      <w:r w:rsidRPr="00681155">
        <w:rPr>
          <w:i/>
          <w:iCs/>
          <w:vertAlign w:val="superscript"/>
        </w:rPr>
        <w:t>th</w:t>
      </w:r>
      <w:r>
        <w:rPr>
          <w:i/>
          <w:iCs/>
        </w:rPr>
        <w:t xml:space="preserve"> </w:t>
      </w:r>
      <w:r w:rsidR="00C95CA9" w:rsidRPr="00C95CA9">
        <w:rPr>
          <w:i/>
          <w:iCs/>
        </w:rPr>
        <w:t>May 2020</w:t>
      </w:r>
    </w:p>
    <w:p w14:paraId="70C7A3E3" w14:textId="53272B0C" w:rsidR="003254DA" w:rsidRPr="003254DA" w:rsidRDefault="003A5927" w:rsidP="00C95CA9">
      <w:r>
        <w:t>OFFICIAL SENSITIVE, not to be shared beyond SPI-B / SAGE</w:t>
      </w:r>
      <w:bookmarkStart w:id="0" w:name="_GoBack"/>
      <w:bookmarkEnd w:id="0"/>
    </w:p>
    <w:p w14:paraId="0E1CAB2B" w14:textId="77777777" w:rsidR="00C95CA9" w:rsidRPr="00C95CA9" w:rsidRDefault="00C95CA9" w:rsidP="00C95CA9"/>
    <w:p w14:paraId="2E6B2D93" w14:textId="759A06E0" w:rsidR="00260875" w:rsidRDefault="000568A0" w:rsidP="000568A0">
      <w:pPr>
        <w:pStyle w:val="Heading2"/>
      </w:pPr>
      <w:r>
        <w:t>Summary</w:t>
      </w:r>
    </w:p>
    <w:p w14:paraId="16281AA8" w14:textId="77777777" w:rsidR="00E54CB4" w:rsidRDefault="00E54CB4" w:rsidP="00E54CB4">
      <w:pPr>
        <w:pStyle w:val="ListParagraph"/>
        <w:numPr>
          <w:ilvl w:val="0"/>
          <w:numId w:val="5"/>
        </w:numPr>
        <w:spacing w:after="0" w:line="23" w:lineRule="atLeast"/>
        <w:ind w:left="714" w:hanging="357"/>
      </w:pPr>
      <w:r>
        <w:t>Significant regional variations were observed.</w:t>
      </w:r>
    </w:p>
    <w:p w14:paraId="1B9349BE" w14:textId="7C80C607" w:rsidR="00E54CB4" w:rsidRDefault="00E54CB4" w:rsidP="00E54CB4">
      <w:pPr>
        <w:pStyle w:val="ListParagraph"/>
        <w:numPr>
          <w:ilvl w:val="0"/>
          <w:numId w:val="5"/>
        </w:numPr>
        <w:spacing w:after="0" w:line="23" w:lineRule="atLeast"/>
        <w:ind w:left="714" w:hanging="357"/>
      </w:pPr>
      <w:r>
        <w:t xml:space="preserve">All associations investigated were cross-sectional. We cannot tell the direction of causality. </w:t>
      </w:r>
    </w:p>
    <w:p w14:paraId="7339E9BC" w14:textId="77777777" w:rsidR="00E54CB4" w:rsidRDefault="00E54CB4" w:rsidP="00E54CB4">
      <w:pPr>
        <w:spacing w:after="0" w:line="23" w:lineRule="atLeast"/>
      </w:pPr>
    </w:p>
    <w:p w14:paraId="3106B8E9" w14:textId="3401E33C" w:rsidR="00E54CB4" w:rsidRPr="00E54CB4" w:rsidRDefault="00E54CB4" w:rsidP="00E54CB4">
      <w:r>
        <w:t>Mental wellbeing and distress</w:t>
      </w:r>
    </w:p>
    <w:p w14:paraId="6D39402C" w14:textId="6B2FEAB1" w:rsidR="000568A0" w:rsidRDefault="00C95CA9" w:rsidP="00916262">
      <w:pPr>
        <w:pStyle w:val="ListParagraph"/>
        <w:numPr>
          <w:ilvl w:val="0"/>
          <w:numId w:val="5"/>
        </w:numPr>
        <w:spacing w:after="0" w:line="23" w:lineRule="atLeast"/>
        <w:ind w:left="714" w:hanging="357"/>
      </w:pPr>
      <w:r>
        <w:t xml:space="preserve">Data indicate that </w:t>
      </w:r>
      <w:r w:rsidRPr="001D6057">
        <w:rPr>
          <w:b/>
          <w:bCs/>
        </w:rPr>
        <w:t>mental wellbeing is lower tha</w:t>
      </w:r>
      <w:r w:rsidR="00647725" w:rsidRPr="001D6057">
        <w:rPr>
          <w:b/>
          <w:bCs/>
        </w:rPr>
        <w:t>n</w:t>
      </w:r>
      <w:r w:rsidRPr="001D6057">
        <w:rPr>
          <w:b/>
          <w:bCs/>
        </w:rPr>
        <w:t xml:space="preserve"> </w:t>
      </w:r>
      <w:r w:rsidR="00647725" w:rsidRPr="001D6057">
        <w:rPr>
          <w:b/>
          <w:bCs/>
        </w:rPr>
        <w:t>average</w:t>
      </w:r>
      <w:r w:rsidR="00647725">
        <w:t xml:space="preserve">, and </w:t>
      </w:r>
      <w:r w:rsidR="00647725" w:rsidRPr="001D6057">
        <w:rPr>
          <w:b/>
          <w:bCs/>
        </w:rPr>
        <w:t>mental distress is higher than average</w:t>
      </w:r>
      <w:r w:rsidR="00647725">
        <w:t xml:space="preserve">. Particularly notable is that </w:t>
      </w:r>
      <w:r w:rsidR="00E5275D">
        <w:t xml:space="preserve">levels of probable depression are higher than </w:t>
      </w:r>
      <w:r w:rsidR="00696117">
        <w:t xml:space="preserve">from a study of a population who were </w:t>
      </w:r>
      <w:r w:rsidR="003C0DB8">
        <w:t xml:space="preserve">disrupted by </w:t>
      </w:r>
      <w:r w:rsidR="00E5275D">
        <w:t>flood</w:t>
      </w:r>
      <w:r w:rsidR="003C0DB8">
        <w:t>ing in 2013-14</w:t>
      </w:r>
      <w:r w:rsidR="00E5275D">
        <w:t>, while levels</w:t>
      </w:r>
      <w:r w:rsidR="00BB4CEC">
        <w:t xml:space="preserve"> of probable anxiety are </w:t>
      </w:r>
      <w:proofErr w:type="gramStart"/>
      <w:r w:rsidR="00BB4CEC">
        <w:t>similar to</w:t>
      </w:r>
      <w:proofErr w:type="gramEnd"/>
      <w:r w:rsidR="001F0DA0">
        <w:t xml:space="preserve"> those</w:t>
      </w:r>
      <w:r w:rsidR="00E5275D">
        <w:t xml:space="preserve"> </w:t>
      </w:r>
      <w:r w:rsidR="001D6057">
        <w:t>who were disrupted by flooding</w:t>
      </w:r>
      <w:r w:rsidR="00BB4CEC">
        <w:t xml:space="preserve">. </w:t>
      </w:r>
    </w:p>
    <w:p w14:paraId="5CCCC3E0" w14:textId="1621D92D" w:rsidR="00CA20B6" w:rsidRDefault="00681155" w:rsidP="00CA20B6">
      <w:pPr>
        <w:pStyle w:val="ListParagraph"/>
        <w:numPr>
          <w:ilvl w:val="0"/>
          <w:numId w:val="5"/>
        </w:numPr>
        <w:spacing w:after="0" w:line="23" w:lineRule="atLeast"/>
        <w:ind w:left="714" w:hanging="357"/>
      </w:pPr>
      <w:r>
        <w:t>Mental distress was strongly associated with h</w:t>
      </w:r>
      <w:r w:rsidR="00CA20B6">
        <w:t>aving a</w:t>
      </w:r>
      <w:r w:rsidR="00696117">
        <w:t xml:space="preserve">n </w:t>
      </w:r>
      <w:r w:rsidR="00696117" w:rsidRPr="001D6057">
        <w:rPr>
          <w:b/>
          <w:bCs/>
        </w:rPr>
        <w:t>existing</w:t>
      </w:r>
      <w:r w:rsidR="00CA20B6" w:rsidRPr="001D6057">
        <w:rPr>
          <w:b/>
          <w:bCs/>
        </w:rPr>
        <w:t xml:space="preserve"> chronic mental health condition.</w:t>
      </w:r>
    </w:p>
    <w:p w14:paraId="36835133" w14:textId="08F25FC4" w:rsidR="00CA20B6" w:rsidRDefault="00E54CB4" w:rsidP="00CA20B6">
      <w:pPr>
        <w:pStyle w:val="ListParagraph"/>
        <w:numPr>
          <w:ilvl w:val="0"/>
          <w:numId w:val="5"/>
        </w:numPr>
        <w:spacing w:after="0" w:line="23" w:lineRule="atLeast"/>
        <w:ind w:left="714" w:hanging="357"/>
      </w:pPr>
      <w:r w:rsidRPr="00681155">
        <w:t xml:space="preserve">Increased mental distress </w:t>
      </w:r>
      <w:r>
        <w:t>was associated with o</w:t>
      </w:r>
      <w:r w:rsidR="00CA20B6">
        <w:t>verall worry about coronavirus, having gone out to meet friends and/or family in the last week, being the sole carer for dependent children, and thinking you have had coronavirus.</w:t>
      </w:r>
    </w:p>
    <w:p w14:paraId="078D5C23" w14:textId="38FE94DC" w:rsidR="00FA418B" w:rsidRDefault="00E54CB4" w:rsidP="00916262">
      <w:pPr>
        <w:pStyle w:val="ListParagraph"/>
        <w:numPr>
          <w:ilvl w:val="0"/>
          <w:numId w:val="5"/>
        </w:numPr>
        <w:spacing w:after="0" w:line="23" w:lineRule="atLeast"/>
        <w:ind w:left="714" w:hanging="357"/>
      </w:pPr>
      <w:r>
        <w:t xml:space="preserve">Poor mental wellbeing was strongly associated with </w:t>
      </w:r>
      <w:bookmarkStart w:id="1" w:name="_Hlk39741024"/>
      <w:r w:rsidR="00681155" w:rsidRPr="001D6057">
        <w:rPr>
          <w:b/>
          <w:bCs/>
        </w:rPr>
        <w:t>feeling less connected to others</w:t>
      </w:r>
      <w:r w:rsidR="00C51273">
        <w:t xml:space="preserve"> </w:t>
      </w:r>
      <w:bookmarkEnd w:id="1"/>
      <w:r w:rsidR="00C51273">
        <w:t xml:space="preserve">and </w:t>
      </w:r>
      <w:r w:rsidR="00394003" w:rsidRPr="001D6057">
        <w:rPr>
          <w:b/>
          <w:bCs/>
        </w:rPr>
        <w:t xml:space="preserve">increased </w:t>
      </w:r>
      <w:r w:rsidR="00C51273" w:rsidRPr="001D6057">
        <w:rPr>
          <w:b/>
          <w:bCs/>
        </w:rPr>
        <w:t>self-reported poverty</w:t>
      </w:r>
      <w:r w:rsidR="00C51273">
        <w:t xml:space="preserve"> </w:t>
      </w:r>
      <w:r w:rsidR="00947779">
        <w:t xml:space="preserve">(composite measure made up </w:t>
      </w:r>
      <w:proofErr w:type="gramStart"/>
      <w:r w:rsidR="00947779">
        <w:t>of:</w:t>
      </w:r>
      <w:proofErr w:type="gramEnd"/>
      <w:r w:rsidR="00947779">
        <w:t xml:space="preserve"> </w:t>
      </w:r>
      <w:r w:rsidR="00947779" w:rsidRPr="00947779">
        <w:t xml:space="preserve">struggling to make ends meet, skipping meals </w:t>
      </w:r>
      <w:r w:rsidR="00947779">
        <w:t xml:space="preserve">and </w:t>
      </w:r>
      <w:r w:rsidR="00947779" w:rsidRPr="00947779">
        <w:t xml:space="preserve">finding </w:t>
      </w:r>
      <w:r w:rsidR="00947779">
        <w:t xml:space="preserve">one’s </w:t>
      </w:r>
      <w:r w:rsidR="00947779" w:rsidRPr="00947779">
        <w:t>current living situation difficult</w:t>
      </w:r>
      <w:r w:rsidR="00947779">
        <w:t>)</w:t>
      </w:r>
      <w:r w:rsidR="00C51273">
        <w:t>.</w:t>
      </w:r>
    </w:p>
    <w:p w14:paraId="34E342E4" w14:textId="56E0EE44" w:rsidR="00CA20B6" w:rsidRDefault="006750BF" w:rsidP="00916262">
      <w:pPr>
        <w:pStyle w:val="ListParagraph"/>
        <w:numPr>
          <w:ilvl w:val="0"/>
          <w:numId w:val="5"/>
        </w:numPr>
        <w:spacing w:after="0" w:line="23" w:lineRule="atLeast"/>
        <w:ind w:left="714" w:hanging="357"/>
      </w:pPr>
      <w:r>
        <w:t>Poor mental wellbeing was also strongly associated with increased m</w:t>
      </w:r>
      <w:r w:rsidR="00CA20B6">
        <w:t xml:space="preserve">ental distress and </w:t>
      </w:r>
      <w:r>
        <w:t xml:space="preserve">poorer </w:t>
      </w:r>
      <w:r w:rsidR="00CA20B6">
        <w:t>self-reported general health</w:t>
      </w:r>
      <w:r w:rsidR="00696117">
        <w:t>.</w:t>
      </w:r>
      <w:r w:rsidR="00E54CB4">
        <w:t xml:space="preserve"> </w:t>
      </w:r>
    </w:p>
    <w:p w14:paraId="70FD2169" w14:textId="77777777" w:rsidR="00E54CB4" w:rsidRDefault="00E54CB4" w:rsidP="00E54CB4">
      <w:pPr>
        <w:spacing w:after="0" w:line="23" w:lineRule="atLeast"/>
      </w:pPr>
    </w:p>
    <w:p w14:paraId="446A3368" w14:textId="3CD47AC9" w:rsidR="00E54CB4" w:rsidRDefault="00E54CB4" w:rsidP="00E54CB4">
      <w:pPr>
        <w:spacing w:after="0" w:line="23" w:lineRule="atLeast"/>
      </w:pPr>
      <w:r>
        <w:t>General health</w:t>
      </w:r>
    </w:p>
    <w:p w14:paraId="3E77392D" w14:textId="77777777" w:rsidR="00E54CB4" w:rsidRDefault="00E54CB4" w:rsidP="00E54CB4">
      <w:pPr>
        <w:spacing w:after="0" w:line="23" w:lineRule="atLeast"/>
      </w:pPr>
    </w:p>
    <w:p w14:paraId="2E9F56BF" w14:textId="5D131946" w:rsidR="00CA20B6" w:rsidRDefault="00681155" w:rsidP="00916262">
      <w:pPr>
        <w:pStyle w:val="ListParagraph"/>
        <w:numPr>
          <w:ilvl w:val="0"/>
          <w:numId w:val="5"/>
        </w:numPr>
        <w:spacing w:after="0" w:line="23" w:lineRule="atLeast"/>
        <w:ind w:left="714" w:hanging="357"/>
      </w:pPr>
      <w:r>
        <w:t xml:space="preserve">Self-reported general </w:t>
      </w:r>
      <w:r w:rsidRPr="001D6057">
        <w:t xml:space="preserve">health was </w:t>
      </w:r>
      <w:r w:rsidRPr="00B152EA">
        <w:rPr>
          <w:b/>
          <w:bCs/>
        </w:rPr>
        <w:t xml:space="preserve">largely explained by </w:t>
      </w:r>
      <w:r w:rsidR="001D6057" w:rsidRPr="00B152EA">
        <w:rPr>
          <w:b/>
          <w:bCs/>
        </w:rPr>
        <w:t>sociodemographic factors</w:t>
      </w:r>
      <w:r w:rsidR="001D6057" w:rsidRPr="001D6057">
        <w:t>. Poorer self-reported general health was associated with not working, poorer education (not having a degree), having a coronavirus-relevant chronic condition, having a chronic mental health condition, and living in greater deprivation</w:t>
      </w:r>
      <w:r w:rsidR="00CA20B6" w:rsidRPr="001D6057">
        <w:t xml:space="preserve">. </w:t>
      </w:r>
    </w:p>
    <w:p w14:paraId="7BC23AFF" w14:textId="67F82FE1" w:rsidR="00CA20B6" w:rsidRDefault="00CA20B6" w:rsidP="00CA20B6">
      <w:pPr>
        <w:pStyle w:val="ListParagraph"/>
        <w:numPr>
          <w:ilvl w:val="0"/>
          <w:numId w:val="5"/>
        </w:numPr>
        <w:spacing w:after="0" w:line="23" w:lineRule="atLeast"/>
        <w:ind w:left="714" w:hanging="357"/>
      </w:pPr>
      <w:proofErr w:type="gramStart"/>
      <w:r>
        <w:t>The majority of</w:t>
      </w:r>
      <w:proofErr w:type="gramEnd"/>
      <w:r>
        <w:t xml:space="preserve"> participants rated their general health as “good”.</w:t>
      </w:r>
    </w:p>
    <w:p w14:paraId="3751B92F" w14:textId="05A8644E" w:rsidR="00196232" w:rsidRDefault="007F70B3" w:rsidP="00CA20B6">
      <w:pPr>
        <w:pStyle w:val="ListParagraph"/>
        <w:numPr>
          <w:ilvl w:val="0"/>
          <w:numId w:val="5"/>
        </w:numPr>
        <w:spacing w:after="0" w:line="23" w:lineRule="atLeast"/>
        <w:ind w:left="714" w:hanging="357"/>
      </w:pPr>
      <w:r>
        <w:t>Poorer</w:t>
      </w:r>
      <w:r w:rsidR="001D6057">
        <w:t xml:space="preserve"> self-reported general health was </w:t>
      </w:r>
      <w:r w:rsidR="001D6057" w:rsidRPr="00B152EA">
        <w:rPr>
          <w:b/>
          <w:bCs/>
        </w:rPr>
        <w:t xml:space="preserve">strongly associated with </w:t>
      </w:r>
      <w:r w:rsidR="00D5722F">
        <w:rPr>
          <w:b/>
          <w:bCs/>
        </w:rPr>
        <w:t>poorer</w:t>
      </w:r>
      <w:r w:rsidR="00C504AB">
        <w:rPr>
          <w:b/>
          <w:bCs/>
        </w:rPr>
        <w:t xml:space="preserve"> </w:t>
      </w:r>
      <w:r w:rsidR="001D6057" w:rsidRPr="00B152EA">
        <w:rPr>
          <w:b/>
          <w:bCs/>
        </w:rPr>
        <w:t>m</w:t>
      </w:r>
      <w:r w:rsidR="00196232" w:rsidRPr="00B152EA">
        <w:rPr>
          <w:b/>
          <w:bCs/>
        </w:rPr>
        <w:t>e</w:t>
      </w:r>
      <w:r w:rsidR="00033255" w:rsidRPr="00B152EA">
        <w:rPr>
          <w:b/>
          <w:bCs/>
        </w:rPr>
        <w:t>n</w:t>
      </w:r>
      <w:r w:rsidR="00196232" w:rsidRPr="00B152EA">
        <w:rPr>
          <w:b/>
          <w:bCs/>
        </w:rPr>
        <w:t xml:space="preserve">tal wellbeing and </w:t>
      </w:r>
      <w:r w:rsidR="00D5722F">
        <w:rPr>
          <w:b/>
          <w:bCs/>
        </w:rPr>
        <w:t>increased</w:t>
      </w:r>
      <w:r>
        <w:rPr>
          <w:b/>
          <w:bCs/>
        </w:rPr>
        <w:t xml:space="preserve"> </w:t>
      </w:r>
      <w:r w:rsidR="00196232" w:rsidRPr="00B152EA">
        <w:rPr>
          <w:b/>
          <w:bCs/>
        </w:rPr>
        <w:t>mental distress</w:t>
      </w:r>
      <w:r w:rsidR="001D6057">
        <w:t>.</w:t>
      </w:r>
    </w:p>
    <w:p w14:paraId="7977796B" w14:textId="2DA1F010" w:rsidR="00A07A74" w:rsidRPr="00B152EA" w:rsidRDefault="00D5722F" w:rsidP="00A07A74">
      <w:pPr>
        <w:pStyle w:val="ListParagraph"/>
        <w:numPr>
          <w:ilvl w:val="0"/>
          <w:numId w:val="5"/>
        </w:numPr>
        <w:spacing w:after="0" w:line="23" w:lineRule="atLeast"/>
        <w:ind w:left="714" w:hanging="357"/>
        <w:rPr>
          <w:b/>
          <w:bCs/>
        </w:rPr>
      </w:pPr>
      <w:r>
        <w:t>Poorer</w:t>
      </w:r>
      <w:r w:rsidR="001D6057">
        <w:t xml:space="preserve"> self-reported general health was also associated with </w:t>
      </w:r>
      <w:r w:rsidR="001D6057" w:rsidRPr="00B152EA">
        <w:rPr>
          <w:b/>
          <w:bCs/>
        </w:rPr>
        <w:t xml:space="preserve">feeling </w:t>
      </w:r>
      <w:r>
        <w:rPr>
          <w:b/>
          <w:bCs/>
        </w:rPr>
        <w:t>less</w:t>
      </w:r>
      <w:r w:rsidR="001D6057" w:rsidRPr="00B152EA">
        <w:rPr>
          <w:b/>
          <w:bCs/>
        </w:rPr>
        <w:t xml:space="preserve"> connected to others</w:t>
      </w:r>
      <w:r w:rsidR="001D6057">
        <w:t xml:space="preserve"> </w:t>
      </w:r>
      <w:r w:rsidR="00A07A74">
        <w:t>and</w:t>
      </w:r>
      <w:r w:rsidR="001D6057">
        <w:t xml:space="preserve"> </w:t>
      </w:r>
      <w:r>
        <w:rPr>
          <w:b/>
          <w:bCs/>
        </w:rPr>
        <w:t>in</w:t>
      </w:r>
      <w:r w:rsidR="001D6057" w:rsidRPr="00B152EA">
        <w:rPr>
          <w:b/>
          <w:bCs/>
        </w:rPr>
        <w:t>creased</w:t>
      </w:r>
      <w:r w:rsidR="00A07A74" w:rsidRPr="00B152EA">
        <w:rPr>
          <w:b/>
          <w:bCs/>
        </w:rPr>
        <w:t xml:space="preserve"> self-reported poverty.</w:t>
      </w:r>
    </w:p>
    <w:p w14:paraId="5C12376A" w14:textId="77777777" w:rsidR="001F4349" w:rsidRPr="00B152EA" w:rsidRDefault="001F4349" w:rsidP="001F4349">
      <w:pPr>
        <w:rPr>
          <w:b/>
          <w:bCs/>
        </w:rPr>
      </w:pPr>
    </w:p>
    <w:p w14:paraId="63B0AED9" w14:textId="2627411E" w:rsidR="000568A0" w:rsidRPr="000568A0" w:rsidRDefault="000568A0" w:rsidP="000568A0">
      <w:pPr>
        <w:pStyle w:val="Heading2"/>
      </w:pPr>
      <w:r>
        <w:lastRenderedPageBreak/>
        <w:t>Recommendations</w:t>
      </w:r>
    </w:p>
    <w:p w14:paraId="13471E46" w14:textId="0E40BF58" w:rsidR="00EA220D" w:rsidRDefault="00144FB9" w:rsidP="00916262">
      <w:pPr>
        <w:pStyle w:val="ListParagraph"/>
        <w:numPr>
          <w:ilvl w:val="0"/>
          <w:numId w:val="5"/>
        </w:numPr>
        <w:spacing w:after="0" w:line="23" w:lineRule="atLeast"/>
      </w:pPr>
      <w:r w:rsidRPr="00D866F2">
        <w:rPr>
          <w:b/>
          <w:bCs/>
        </w:rPr>
        <w:t>Promoting connectedness</w:t>
      </w:r>
      <w:r w:rsidR="00EA220D">
        <w:t xml:space="preserve"> will likely help improve mental wellbeing.</w:t>
      </w:r>
      <w:r w:rsidR="00EA220D" w:rsidRPr="00EA220D">
        <w:t xml:space="preserve"> </w:t>
      </w:r>
      <w:r w:rsidR="00EA220D">
        <w:t>Messaging could promote different ways to do this (e.g. by telephone, videocall) and target those who may be unfamiliar with this technology (e.g. older adults).</w:t>
      </w:r>
    </w:p>
    <w:p w14:paraId="0E4E631C" w14:textId="400388A8" w:rsidR="001F4349" w:rsidRDefault="000777AC" w:rsidP="00346990">
      <w:pPr>
        <w:pStyle w:val="ListParagraph"/>
        <w:numPr>
          <w:ilvl w:val="0"/>
          <w:numId w:val="5"/>
        </w:numPr>
        <w:spacing w:after="0" w:line="23" w:lineRule="atLeast"/>
      </w:pPr>
      <w:r w:rsidRPr="00D866F2">
        <w:rPr>
          <w:b/>
          <w:bCs/>
        </w:rPr>
        <w:t>Decreasing financial concerns</w:t>
      </w:r>
      <w:r w:rsidR="00033255" w:rsidRPr="00D866F2">
        <w:rPr>
          <w:b/>
          <w:bCs/>
        </w:rPr>
        <w:t xml:space="preserve"> and markers of self-reported poverty</w:t>
      </w:r>
      <w:r w:rsidR="00D95072">
        <w:t xml:space="preserve"> </w:t>
      </w:r>
      <w:r w:rsidR="00696117">
        <w:t>will likely</w:t>
      </w:r>
      <w:r w:rsidR="00D95072">
        <w:t xml:space="preserve"> improve mental wellbeing and self-reported general health. This could target groups who may be particularly </w:t>
      </w:r>
      <w:r w:rsidR="00A35B9E">
        <w:t>at risk of this.</w:t>
      </w:r>
    </w:p>
    <w:p w14:paraId="0327FC54" w14:textId="1B65974A" w:rsidR="00CA20B6" w:rsidRPr="00632755" w:rsidRDefault="00632755" w:rsidP="00B152EA">
      <w:pPr>
        <w:pStyle w:val="ListParagraph"/>
        <w:numPr>
          <w:ilvl w:val="0"/>
          <w:numId w:val="5"/>
        </w:numPr>
        <w:spacing w:after="160" w:line="259" w:lineRule="auto"/>
        <w:rPr>
          <w:sz w:val="26"/>
          <w:szCs w:val="26"/>
          <w:u w:val="single"/>
        </w:rPr>
      </w:pPr>
      <w:r>
        <w:t xml:space="preserve">Those with a </w:t>
      </w:r>
      <w:r w:rsidRPr="00D866F2">
        <w:rPr>
          <w:b/>
          <w:bCs/>
        </w:rPr>
        <w:t>chronic mental health condition may need i</w:t>
      </w:r>
      <w:r w:rsidR="002D40C9" w:rsidRPr="00D866F2">
        <w:rPr>
          <w:b/>
          <w:bCs/>
        </w:rPr>
        <w:t>ncreased support</w:t>
      </w:r>
      <w:r>
        <w:t>. This would likely decrease mental distress</w:t>
      </w:r>
      <w:r w:rsidR="00D407EA">
        <w:t>.</w:t>
      </w:r>
      <w:r w:rsidR="00B152EA">
        <w:t xml:space="preserve"> </w:t>
      </w:r>
      <w:r w:rsidR="00CA20B6">
        <w:br w:type="page"/>
      </w:r>
    </w:p>
    <w:p w14:paraId="7D825016" w14:textId="1D1D2BDA" w:rsidR="00B6692F" w:rsidRDefault="00FE24B5" w:rsidP="00235F05">
      <w:pPr>
        <w:pStyle w:val="Heading2"/>
      </w:pPr>
      <w:r>
        <w:lastRenderedPageBreak/>
        <w:t xml:space="preserve">Mental wellbeing (measures using the </w:t>
      </w:r>
      <w:r w:rsidR="00B6692F">
        <w:t>Short Warwick-Edinburgh Mental Wellbeing Scale</w:t>
      </w:r>
      <w:r>
        <w:t xml:space="preserve">; </w:t>
      </w:r>
      <w:r w:rsidR="00ED7EF2">
        <w:t>SWEMWBS)</w:t>
      </w:r>
    </w:p>
    <w:p w14:paraId="64179178" w14:textId="2C4D10BA" w:rsidR="00B27D85" w:rsidRDefault="00D5722F" w:rsidP="008E567A">
      <w:pPr>
        <w:pStyle w:val="ListParagraph"/>
        <w:numPr>
          <w:ilvl w:val="0"/>
          <w:numId w:val="2"/>
        </w:numPr>
        <w:spacing w:after="0"/>
        <w:ind w:hanging="357"/>
      </w:pPr>
      <w:r>
        <w:t>The Short Warwick-Edinburgh Mental Wellbeing Scale (SWEMWBS) is a v</w:t>
      </w:r>
      <w:r w:rsidR="00B27D85">
        <w:t>alid tool for measuring wellbeing.</w:t>
      </w:r>
      <w:r w:rsidR="00004BB3">
        <w:t xml:space="preserve"> </w:t>
      </w:r>
      <w:r w:rsidR="00ED7EF2">
        <w:t xml:space="preserve">Higher scores are associated with better mental wellbeing. </w:t>
      </w:r>
      <w:r w:rsidR="00CC5F6E">
        <w:t xml:space="preserve">Scores for the </w:t>
      </w:r>
      <w:r>
        <w:t>SWEMWBS</w:t>
      </w:r>
      <w:r w:rsidR="00CC5F6E">
        <w:t xml:space="preserve"> (7 items) can be transformed to facilitate comparison with the Warwick-Edinburgh Mental Wellbeing Scale (14 items)</w:t>
      </w:r>
      <w:r w:rsidR="004227E8">
        <w:t xml:space="preserve"> </w:t>
      </w:r>
      <w:r w:rsidR="000F0848">
        <w:fldChar w:fldCharType="begin">
          <w:fldData xml:space="preserve">PEVuZE5vdGU+PENpdGU+PEF1dGhvcj5TdGV3YXJ0LUJyb3duPC9BdXRob3I+PFllYXI+MjAwOTwv
WWVhcj48UmVjTnVtPjE1NDk8L1JlY051bT48RGlzcGxheVRleHQ+KDEpPC9EaXNwbGF5VGV4dD48
cmVjb3JkPjxyZWMtbnVtYmVyPjE1NDk8L3JlYy1udW1iZXI+PGZvcmVpZ24ta2V5cz48a2V5IGFw
cD0iRU4iIGRiLWlkPSI5c2Q1MmFwZmNhdHpyNGVhczJjNTB4djV3MjJmcnZkMHNwOTIiIHRpbWVz
dGFtcD0iMTU4ODYxMjYxMyI+MTU0OTwva2V5PjwvZm9yZWlnbi1rZXlzPjxyZWYtdHlwZSBuYW1l
PSJKb3VybmFsIEFydGljbGUiPjE3PC9yZWYtdHlwZT48Y29udHJpYnV0b3JzPjxhdXRob3JzPjxh
dXRob3I+U3Rld2FydC1Ccm93biwgUy48L2F1dGhvcj48YXV0aG9yPlRlbm5hbnQsIEEuPC9hdXRo
b3I+PGF1dGhvcj5UZW5uYW50LCBSLjwvYXV0aG9yPjxhdXRob3I+UGxhdHQsIFMuPC9hdXRob3I+
PGF1dGhvcj5QYXJraW5zb24sIEouPC9hdXRob3I+PGF1dGhvcj5XZWljaCwgUy48L2F1dGhvcj48
L2F1dGhvcnM+PC9jb250cmlidXRvcnM+PGF1dGgtYWRkcmVzcz5XYXJ3aWNrIE1lZGljYWwgU2No
b29sLCBVbml2ZXJzaXR5IG9mIFdhcndpY2ssIENvdmVudHJ5LCBDVjQgN0FMLCBVSy4gU2FyYWgu
U3Rld2FydC1Ccm93bkB3YXJ3aWNrLmFjLnVrPC9hdXRoLWFkZHJlc3M+PHRpdGxlcz48dGl0bGU+
SW50ZXJuYWwgY29uc3RydWN0IHZhbGlkaXR5IG9mIHRoZSBXYXJ3aWNrLUVkaW5idXJnaCBNZW50
YWwgV2VsbC1iZWluZyBTY2FsZSAoV0VNV0JTKTogYSBSYXNjaCBhbmFseXNpcyB1c2luZyBkYXRh
IGZyb20gdGhlIFNjb3R0aXNoIEhlYWx0aCBFZHVjYXRpb24gUG9wdWxhdGlvbiBTdXJ2ZXk8L3Rp
dGxlPjxzZWNvbmRhcnktdGl0bGU+SGVhbHRoIFF1YWwgTGlmZSBPdXRjb21lczwvc2Vjb25kYXJ5
LXRpdGxlPjwvdGl0bGVzPjxwZXJpb2RpY2FsPjxmdWxsLXRpdGxlPkhlYWx0aCBRdWFsIExpZmUg
T3V0Y29tZXM8L2Z1bGwtdGl0bGU+PC9wZXJpb2RpY2FsPjxwYWdlcz4xNTwvcGFnZXM+PHZvbHVt
ZT43PC92b2x1bWU+PGVkaXRpb24+MjAwOS8wMi8yMTwvZWRpdGlvbj48a2V5d29yZHM+PGtleXdv
cmQ+QWRvbGVzY2VudDwva2V5d29yZD48a2V5d29yZD5BZHVsdDwva2V5d29yZD48a2V5d29yZD5B
Z2VkPC9rZXl3b3JkPjxrZXl3b3JkPkF0dGl0dWRlIHRvIEhlYWx0aDwva2V5d29yZD48a2V5d29y
ZD5GZW1hbGU8L2tleXdvcmQ+PGtleXdvcmQ+SGVhbHRoIEVkdWNhdGlvbjwva2V5d29yZD48a2V5
d29yZD5IZWFsdGggU3VydmV5czwva2V5d29yZD48a2V5d29yZD5IdW1hbnM8L2tleXdvcmQ+PGtl
eXdvcmQ+TWFsZTwva2V5d29yZD48a2V5d29yZD4qTWVudGFsIEhlYWx0aDwva2V5d29yZD48a2V5
d29yZD5NaWRkbGUgQWdlZDwva2V5d29yZD48a2V5d29yZD5Qc3ljaG9tZXRyaWNzLyptZXRob2Rz
PC9rZXl3b3JkPjxrZXl3b3JkPlF1YWxpdHkgb2YgTGlmZS8qcHN5Y2hvbG9neTwva2V5d29yZD48
a2V5d29yZD5SZXByb2R1Y2liaWxpdHkgb2YgUmVzdWx0czwva2V5d29yZD48a2V5d29yZD5TY290
bGFuZDwva2V5d29yZD48a2V5d29yZD5TZW5zaXRpdml0eSBhbmQgU3BlY2lmaWNpdHk8L2tleXdv
cmQ+PGtleXdvcmQ+U2V4IEZhY3RvcnM8L2tleXdvcmQ+PGtleXdvcmQ+KlN1cnZleXMgYW5kIFF1
ZXN0aW9ubmFpcmVzPC9rZXl3b3JkPjxrZXl3b3JkPllvdW5nIEFkdWx0PC9rZXl3b3JkPjwva2V5
d29yZHM+PGRhdGVzPjx5ZWFyPjIwMDk8L3llYXI+PHB1Yi1kYXRlcz48ZGF0ZT5GZWIgMTk8L2Rh
dGU+PC9wdWItZGF0ZXM+PC9kYXRlcz48aXNibj4xNDc3LTc1MjUgKEVsZWN0cm9uaWMpJiN4RDsx
NDc3LTc1MjUgKExpbmtpbmcpPC9pc2JuPjxhY2Nlc3Npb24tbnVtPjE5MjI4Mzk4PC9hY2Nlc3Np
b24tbnVtPjx1cmxzPjxyZWxhdGVkLXVybHM+PHVybD5odHRwczovL3d3dy5uY2JpLm5sbS5uaWgu
Z292L3B1Ym1lZC8xOTIyODM5ODwvdXJsPjx1cmw+aHR0cHM6Ly93d3cubmNiaS5ubG0ubmloLmdv
di9wbWMvYXJ0aWNsZXMvUE1DMjY2OTA2Mi9wZGYvMTQ3Ny03NTI1LTctMTUucGRmPC91cmw+PC9y
ZWxhdGVkLXVybHM+PC91cmxzPjxjdXN0b20yPlBNQzI2NjkwNjI8L2N1c3RvbTI+PGVsZWN0cm9u
aWMtcmVzb3VyY2UtbnVtPjEwLjExODYvMTQ3Ny03NTI1LTctMTU8L2VsZWN0cm9uaWMtcmVzb3Vy
Y2UtbnVtPjwvcmVjb3JkPjwvQ2l0ZT48L0VuZE5vdGU+AG==
</w:fldData>
        </w:fldChar>
      </w:r>
      <w:r w:rsidR="000F0848">
        <w:instrText xml:space="preserve"> ADDIN EN.CITE </w:instrText>
      </w:r>
      <w:r w:rsidR="000F0848">
        <w:fldChar w:fldCharType="begin">
          <w:fldData xml:space="preserve">PEVuZE5vdGU+PENpdGU+PEF1dGhvcj5TdGV3YXJ0LUJyb3duPC9BdXRob3I+PFllYXI+MjAwOTwv
WWVhcj48UmVjTnVtPjE1NDk8L1JlY051bT48RGlzcGxheVRleHQ+KDEpPC9EaXNwbGF5VGV4dD48
cmVjb3JkPjxyZWMtbnVtYmVyPjE1NDk8L3JlYy1udW1iZXI+PGZvcmVpZ24ta2V5cz48a2V5IGFw
cD0iRU4iIGRiLWlkPSI5c2Q1MmFwZmNhdHpyNGVhczJjNTB4djV3MjJmcnZkMHNwOTIiIHRpbWVz
dGFtcD0iMTU4ODYxMjYxMyI+MTU0OTwva2V5PjwvZm9yZWlnbi1rZXlzPjxyZWYtdHlwZSBuYW1l
PSJKb3VybmFsIEFydGljbGUiPjE3PC9yZWYtdHlwZT48Y29udHJpYnV0b3JzPjxhdXRob3JzPjxh
dXRob3I+U3Rld2FydC1Ccm93biwgUy48L2F1dGhvcj48YXV0aG9yPlRlbm5hbnQsIEEuPC9hdXRo
b3I+PGF1dGhvcj5UZW5uYW50LCBSLjwvYXV0aG9yPjxhdXRob3I+UGxhdHQsIFMuPC9hdXRob3I+
PGF1dGhvcj5QYXJraW5zb24sIEouPC9hdXRob3I+PGF1dGhvcj5XZWljaCwgUy48L2F1dGhvcj48
L2F1dGhvcnM+PC9jb250cmlidXRvcnM+PGF1dGgtYWRkcmVzcz5XYXJ3aWNrIE1lZGljYWwgU2No
b29sLCBVbml2ZXJzaXR5IG9mIFdhcndpY2ssIENvdmVudHJ5LCBDVjQgN0FMLCBVSy4gU2FyYWgu
U3Rld2FydC1Ccm93bkB3YXJ3aWNrLmFjLnVrPC9hdXRoLWFkZHJlc3M+PHRpdGxlcz48dGl0bGU+
SW50ZXJuYWwgY29uc3RydWN0IHZhbGlkaXR5IG9mIHRoZSBXYXJ3aWNrLUVkaW5idXJnaCBNZW50
YWwgV2VsbC1iZWluZyBTY2FsZSAoV0VNV0JTKTogYSBSYXNjaCBhbmFseXNpcyB1c2luZyBkYXRh
IGZyb20gdGhlIFNjb3R0aXNoIEhlYWx0aCBFZHVjYXRpb24gUG9wdWxhdGlvbiBTdXJ2ZXk8L3Rp
dGxlPjxzZWNvbmRhcnktdGl0bGU+SGVhbHRoIFF1YWwgTGlmZSBPdXRjb21lczwvc2Vjb25kYXJ5
LXRpdGxlPjwvdGl0bGVzPjxwZXJpb2RpY2FsPjxmdWxsLXRpdGxlPkhlYWx0aCBRdWFsIExpZmUg
T3V0Y29tZXM8L2Z1bGwtdGl0bGU+PC9wZXJpb2RpY2FsPjxwYWdlcz4xNTwvcGFnZXM+PHZvbHVt
ZT43PC92b2x1bWU+PGVkaXRpb24+MjAwOS8wMi8yMTwvZWRpdGlvbj48a2V5d29yZHM+PGtleXdv
cmQ+QWRvbGVzY2VudDwva2V5d29yZD48a2V5d29yZD5BZHVsdDwva2V5d29yZD48a2V5d29yZD5B
Z2VkPC9rZXl3b3JkPjxrZXl3b3JkPkF0dGl0dWRlIHRvIEhlYWx0aDwva2V5d29yZD48a2V5d29y
ZD5GZW1hbGU8L2tleXdvcmQ+PGtleXdvcmQ+SGVhbHRoIEVkdWNhdGlvbjwva2V5d29yZD48a2V5
d29yZD5IZWFsdGggU3VydmV5czwva2V5d29yZD48a2V5d29yZD5IdW1hbnM8L2tleXdvcmQ+PGtl
eXdvcmQ+TWFsZTwva2V5d29yZD48a2V5d29yZD4qTWVudGFsIEhlYWx0aDwva2V5d29yZD48a2V5
d29yZD5NaWRkbGUgQWdlZDwva2V5d29yZD48a2V5d29yZD5Qc3ljaG9tZXRyaWNzLyptZXRob2Rz
PC9rZXl3b3JkPjxrZXl3b3JkPlF1YWxpdHkgb2YgTGlmZS8qcHN5Y2hvbG9neTwva2V5d29yZD48
a2V5d29yZD5SZXByb2R1Y2liaWxpdHkgb2YgUmVzdWx0czwva2V5d29yZD48a2V5d29yZD5TY290
bGFuZDwva2V5d29yZD48a2V5d29yZD5TZW5zaXRpdml0eSBhbmQgU3BlY2lmaWNpdHk8L2tleXdv
cmQ+PGtleXdvcmQ+U2V4IEZhY3RvcnM8L2tleXdvcmQ+PGtleXdvcmQ+KlN1cnZleXMgYW5kIFF1
ZXN0aW9ubmFpcmVzPC9rZXl3b3JkPjxrZXl3b3JkPllvdW5nIEFkdWx0PC9rZXl3b3JkPjwva2V5
d29yZHM+PGRhdGVzPjx5ZWFyPjIwMDk8L3llYXI+PHB1Yi1kYXRlcz48ZGF0ZT5GZWIgMTk8L2Rh
dGU+PC9wdWItZGF0ZXM+PC9kYXRlcz48aXNibj4xNDc3LTc1MjUgKEVsZWN0cm9uaWMpJiN4RDsx
NDc3LTc1MjUgKExpbmtpbmcpPC9pc2JuPjxhY2Nlc3Npb24tbnVtPjE5MjI4Mzk4PC9hY2Nlc3Np
b24tbnVtPjx1cmxzPjxyZWxhdGVkLXVybHM+PHVybD5odHRwczovL3d3dy5uY2JpLm5sbS5uaWgu
Z292L3B1Ym1lZC8xOTIyODM5ODwvdXJsPjx1cmw+aHR0cHM6Ly93d3cubmNiaS5ubG0ubmloLmdv
di9wbWMvYXJ0aWNsZXMvUE1DMjY2OTA2Mi9wZGYvMTQ3Ny03NTI1LTctMTUucGRmPC91cmw+PC9y
ZWxhdGVkLXVybHM+PC91cmxzPjxjdXN0b20yPlBNQzI2NjkwNjI8L2N1c3RvbTI+PGVsZWN0cm9u
aWMtcmVzb3VyY2UtbnVtPjEwLjExODYvMTQ3Ny03NTI1LTctMTU8L2VsZWN0cm9uaWMtcmVzb3Vy
Y2UtbnVtPjwvcmVjb3JkPjwvQ2l0ZT48L0VuZE5vdGU+AG==
</w:fldData>
        </w:fldChar>
      </w:r>
      <w:r w:rsidR="000F0848">
        <w:instrText xml:space="preserve"> ADDIN EN.CITE.DATA </w:instrText>
      </w:r>
      <w:r w:rsidR="000F0848">
        <w:fldChar w:fldCharType="end"/>
      </w:r>
      <w:r w:rsidR="000F0848">
        <w:fldChar w:fldCharType="separate"/>
      </w:r>
      <w:r w:rsidR="000F0848">
        <w:rPr>
          <w:noProof/>
        </w:rPr>
        <w:t>(1)</w:t>
      </w:r>
      <w:r w:rsidR="000F0848">
        <w:fldChar w:fldCharType="end"/>
      </w:r>
      <w:r w:rsidR="000F0848">
        <w:t>.</w:t>
      </w:r>
    </w:p>
    <w:p w14:paraId="30496ABC" w14:textId="4021247B" w:rsidR="00ED7EF2" w:rsidRDefault="00ED7EF2" w:rsidP="008E567A">
      <w:pPr>
        <w:pStyle w:val="ListParagraph"/>
        <w:numPr>
          <w:ilvl w:val="0"/>
          <w:numId w:val="2"/>
        </w:numPr>
        <w:spacing w:after="0"/>
        <w:ind w:hanging="357"/>
      </w:pPr>
      <w:r>
        <w:t>Normative data for the SWEMWBS</w:t>
      </w:r>
      <w:r w:rsidR="00356019">
        <w:t xml:space="preserve"> in the UK population indicates </w:t>
      </w:r>
      <w:r w:rsidR="00292C70">
        <w:t>the</w:t>
      </w:r>
      <w:r w:rsidR="00356019">
        <w:t xml:space="preserve"> </w:t>
      </w:r>
      <w:r w:rsidR="009A04AC">
        <w:t xml:space="preserve">(transformed) </w:t>
      </w:r>
      <w:r w:rsidR="00292C70">
        <w:t>mean score</w:t>
      </w:r>
      <w:r w:rsidR="00765354">
        <w:t xml:space="preserve"> </w:t>
      </w:r>
      <w:r w:rsidR="00292C70">
        <w:t xml:space="preserve">for women is </w:t>
      </w:r>
      <w:r w:rsidR="00765354">
        <w:t>23.2 and the mean score for men is 23.7</w:t>
      </w:r>
      <w:r w:rsidR="00C968D2">
        <w:t xml:space="preserve"> </w:t>
      </w:r>
      <w:r w:rsidR="00C968D2">
        <w:fldChar w:fldCharType="begin">
          <w:fldData xml:space="preserve">PEVuZE5vdGU+PENpdGU+PEF1dGhvcj5OZyBGYXQ8L0F1dGhvcj48WWVhcj4yMDE3PC9ZZWFyPjxS
ZWNOdW0+MTU0NzwvUmVjTnVtPjxEaXNwbGF5VGV4dD4oMik8L0Rpc3BsYXlUZXh0PjxyZWNvcmQ+
PHJlYy1udW1iZXI+MTU0NzwvcmVjLW51bWJlcj48Zm9yZWlnbi1rZXlzPjxrZXkgYXBwPSJFTiIg
ZGItaWQ9IjlzZDUyYXBmY2F0enI0ZWFzMmM1MHh2NXcyMmZydmQwc3A5MiIgdGltZXN0YW1wPSIx
NTg4NjExODQ3Ij4xNTQ3PC9rZXk+PC9mb3JlaWduLWtleXM+PHJlZi10eXBlIG5hbWU9IkpvdXJu
YWwgQXJ0aWNsZSI+MTc8L3JlZi10eXBlPjxjb250cmlidXRvcnM+PGF1dGhvcnM+PGF1dGhvcj5O
ZyBGYXQsIEwuPC9hdXRob3I+PGF1dGhvcj5TY2hvbGVzLCBTLjwvYXV0aG9yPjxhdXRob3I+Qm9u
aWZhY2UsIFMuPC9hdXRob3I+PGF1dGhvcj5NaW5kZWxsLCBKLjwvYXV0aG9yPjxhdXRob3I+U3Rl
d2FydC1Ccm93biwgUy48L2F1dGhvcj48L2F1dGhvcnM+PC9jb250cmlidXRvcnM+PGF1dGgtYWRk
cmVzcz5EZXBhcnRtZW50IG9mIEVwaWRlbWlvbG9neSBhbmQgUHVibGljIEhlYWx0aCwgVW5pdmVy
c2l0eSBDb2xsZWdlIExvbmRvbiwgMS0xOSBUb3JyaW5ndG9uIFBsYWNlLCBMb25kb24sIFdDMUUg
N0hCLCBVSy4gbC5uZ2ZhdEB1Y2wuYWMudWsuJiN4RDtEZXBhcnRtZW50IG9mIEVwaWRlbWlvbG9n
eSBhbmQgUHVibGljIEhlYWx0aCwgVW5pdmVyc2l0eSBDb2xsZWdlIExvbmRvbiwgMS0xOSBUb3Jy
aW5ndG9uIFBsYWNlLCBMb25kb24sIFdDMUUgN0hCLCBVSy4mI3hEO0luc3RpdHV0ZSBvZiBQc3lj
aGlhdHJ5LCBQc3ljaG9sb2d5IGFuZCBOZXVyb3NjaWVuY2UsIEtpbmcmYXBvcztzIENvbGxlZ2Ug
TG9uZG9uLCA0IFdpbmRzb3IgV2FsaywgRGVubWFyayBIaWxsLCBMb25kb24sIFNFNSA4QkIsIFVL
LiYjeEQ7RGl2aXNpb24gb2YgSGVhbHRoIFNjaWVuY2VzLCBXYXJ3aWNrIE1lZGljYWwgU2Nob29s
LCBVbml2ZXJzaXR5IG9mIFdhcndpY2ssIENvdmVudHJ5LCBDVjQgN0FMLCBVSy48L2F1dGgtYWRk
cmVzcz48dGl0bGVzPjx0aXRsZT5FdmFsdWF0aW5nIGFuZCBlc3RhYmxpc2hpbmcgbmF0aW9uYWwg
bm9ybXMgZm9yIG1lbnRhbCB3ZWxsYmVpbmcgdXNpbmcgdGhlIHNob3J0IFdhcndpY2stRWRpbmJ1
cmdoIE1lbnRhbCBXZWxsLWJlaW5nIFNjYWxlIChTV0VNV0JTKTogZmluZGluZ3MgZnJvbSB0aGUg
SGVhbHRoIFN1cnZleSBmb3IgRW5nbGFuZDwvdGl0bGU+PHNlY29uZGFyeS10aXRsZT5RdWFsIExp
ZmUgUmVzPC9zZWNvbmRhcnktdGl0bGU+PC90aXRsZXM+PHBlcmlvZGljYWw+PGZ1bGwtdGl0bGU+
UXVhbCBMaWZlIFJlczwvZnVsbC10aXRsZT48L3BlcmlvZGljYWw+PHBhZ2VzPjExMjktMTE0NDwv
cGFnZXM+PHZvbHVtZT4yNjwvdm9sdW1lPjxudW1iZXI+NTwvbnVtYmVyPjxlZGl0aW9uPjIwMTYv
MTEvMTg8L2VkaXRpb24+PGtleXdvcmRzPjxrZXl3b3JkPkFkb2xlc2NlbnQ8L2tleXdvcmQ+PGtl
eXdvcmQ+QWR1bHQ8L2tleXdvcmQ+PGtleXdvcmQ+RW5nbGFuZDwva2V5d29yZD48a2V5d29yZD5G
ZW1hbGU8L2tleXdvcmQ+PGtleXdvcmQ+SGVhbHRoIFN1cnZleXM8L2tleXdvcmQ+PGtleXdvcmQ+
SHVtYW5zPC9rZXl3b3JkPjxrZXl3b3JkPk1hbGU8L2tleXdvcmQ+PGtleXdvcmQ+TWVudGFsIEhl
YWx0aC8qc3RhbmRhcmRzPC9rZXl3b3JkPjxrZXl3b3JkPlBzeWNob21ldHJpY3MvKm1ldGhvZHM8
L2tleXdvcmQ+PGtleXdvcmQ+UXVhbGl0eSBvZiBMaWZlLypwc3ljaG9sb2d5PC9rZXl3b3JkPjxr
ZXl3b3JkPlN1cnZleXMgYW5kIFF1ZXN0aW9ubmFpcmVzPC9rZXl3b3JkPjxrZXl3b3JkPllvdW5n
IEFkdWx0PC9rZXl3b3JkPjxrZXl3b3JkPipJbnN0cnVtZW50IGV2YWx1YXRpb248L2tleXdvcmQ+
PGtleXdvcmQ+Kk1lbnRhbCB3ZWxsYmVpbmc8L2tleXdvcmQ+PGtleXdvcmQ+KlBvcHVsYXRpb24g
bm9ybXM8L2tleXdvcmQ+PC9rZXl3b3Jkcz48ZGF0ZXM+PHllYXI+MjAxNzwveWVhcj48cHViLWRh
dGVzPjxkYXRlPk1heTwvZGF0ZT48L3B1Yi1kYXRlcz48L2RhdGVzPjxpc2JuPjE1NzMtMjY0OSAo
RWxlY3Ryb25pYykmI3hEOzA5NjItOTM0MyAoTGlua2luZyk8L2lzYm4+PGFjY2Vzc2lvbi1udW0+
Mjc4NTM5NjM8L2FjY2Vzc2lvbi1udW0+PHVybHM+PHJlbGF0ZWQtdXJscz48dXJsPmh0dHBzOi8v
d3d3Lm5jYmkubmxtLm5paC5nb3YvcHVibWVkLzI3ODUzOTYzPC91cmw+PHVybD5odHRwczovL3d3
dy5uY2JpLm5sbS5uaWguZ292L3BtYy9hcnRpY2xlcy9QTUM1Mzc2Mzg3L3BkZi8xMTEzNl8yMDE2
X0FydGljbGVfMTQ1NC5wZGY8L3VybD48L3JlbGF0ZWQtdXJscz48L3VybHM+PGN1c3RvbTI+UE1D
NTM3NjM4NzwvY3VzdG9tMj48ZWxlY3Ryb25pYy1yZXNvdXJjZS1udW0+MTAuMTAwNy9zMTExMzYt
MDE2LTE0NTQtODwvZWxlY3Ryb25pYy1yZXNvdXJjZS1udW0+PC9yZWNvcmQ+PC9DaXRlPjwvRW5k
Tm90ZT5=
</w:fldData>
        </w:fldChar>
      </w:r>
      <w:r w:rsidR="000F0848">
        <w:instrText xml:space="preserve"> ADDIN EN.CITE </w:instrText>
      </w:r>
      <w:r w:rsidR="000F0848">
        <w:fldChar w:fldCharType="begin">
          <w:fldData xml:space="preserve">PEVuZE5vdGU+PENpdGU+PEF1dGhvcj5OZyBGYXQ8L0F1dGhvcj48WWVhcj4yMDE3PC9ZZWFyPjxS
ZWNOdW0+MTU0NzwvUmVjTnVtPjxEaXNwbGF5VGV4dD4oMik8L0Rpc3BsYXlUZXh0PjxyZWNvcmQ+
PHJlYy1udW1iZXI+MTU0NzwvcmVjLW51bWJlcj48Zm9yZWlnbi1rZXlzPjxrZXkgYXBwPSJFTiIg
ZGItaWQ9IjlzZDUyYXBmY2F0enI0ZWFzMmM1MHh2NXcyMmZydmQwc3A5MiIgdGltZXN0YW1wPSIx
NTg4NjExODQ3Ij4xNTQ3PC9rZXk+PC9mb3JlaWduLWtleXM+PHJlZi10eXBlIG5hbWU9IkpvdXJu
YWwgQXJ0aWNsZSI+MTc8L3JlZi10eXBlPjxjb250cmlidXRvcnM+PGF1dGhvcnM+PGF1dGhvcj5O
ZyBGYXQsIEwuPC9hdXRob3I+PGF1dGhvcj5TY2hvbGVzLCBTLjwvYXV0aG9yPjxhdXRob3I+Qm9u
aWZhY2UsIFMuPC9hdXRob3I+PGF1dGhvcj5NaW5kZWxsLCBKLjwvYXV0aG9yPjxhdXRob3I+U3Rl
d2FydC1Ccm93biwgUy48L2F1dGhvcj48L2F1dGhvcnM+PC9jb250cmlidXRvcnM+PGF1dGgtYWRk
cmVzcz5EZXBhcnRtZW50IG9mIEVwaWRlbWlvbG9neSBhbmQgUHVibGljIEhlYWx0aCwgVW5pdmVy
c2l0eSBDb2xsZWdlIExvbmRvbiwgMS0xOSBUb3JyaW5ndG9uIFBsYWNlLCBMb25kb24sIFdDMUUg
N0hCLCBVSy4gbC5uZ2ZhdEB1Y2wuYWMudWsuJiN4RDtEZXBhcnRtZW50IG9mIEVwaWRlbWlvbG9n
eSBhbmQgUHVibGljIEhlYWx0aCwgVW5pdmVyc2l0eSBDb2xsZWdlIExvbmRvbiwgMS0xOSBUb3Jy
aW5ndG9uIFBsYWNlLCBMb25kb24sIFdDMUUgN0hCLCBVSy4mI3hEO0luc3RpdHV0ZSBvZiBQc3lj
aGlhdHJ5LCBQc3ljaG9sb2d5IGFuZCBOZXVyb3NjaWVuY2UsIEtpbmcmYXBvcztzIENvbGxlZ2Ug
TG9uZG9uLCA0IFdpbmRzb3IgV2FsaywgRGVubWFyayBIaWxsLCBMb25kb24sIFNFNSA4QkIsIFVL
LiYjeEQ7RGl2aXNpb24gb2YgSGVhbHRoIFNjaWVuY2VzLCBXYXJ3aWNrIE1lZGljYWwgU2Nob29s
LCBVbml2ZXJzaXR5IG9mIFdhcndpY2ssIENvdmVudHJ5LCBDVjQgN0FMLCBVSy48L2F1dGgtYWRk
cmVzcz48dGl0bGVzPjx0aXRsZT5FdmFsdWF0aW5nIGFuZCBlc3RhYmxpc2hpbmcgbmF0aW9uYWwg
bm9ybXMgZm9yIG1lbnRhbCB3ZWxsYmVpbmcgdXNpbmcgdGhlIHNob3J0IFdhcndpY2stRWRpbmJ1
cmdoIE1lbnRhbCBXZWxsLWJlaW5nIFNjYWxlIChTV0VNV0JTKTogZmluZGluZ3MgZnJvbSB0aGUg
SGVhbHRoIFN1cnZleSBmb3IgRW5nbGFuZDwvdGl0bGU+PHNlY29uZGFyeS10aXRsZT5RdWFsIExp
ZmUgUmVzPC9zZWNvbmRhcnktdGl0bGU+PC90aXRsZXM+PHBlcmlvZGljYWw+PGZ1bGwtdGl0bGU+
UXVhbCBMaWZlIFJlczwvZnVsbC10aXRsZT48L3BlcmlvZGljYWw+PHBhZ2VzPjExMjktMTE0NDwv
cGFnZXM+PHZvbHVtZT4yNjwvdm9sdW1lPjxudW1iZXI+NTwvbnVtYmVyPjxlZGl0aW9uPjIwMTYv
MTEvMTg8L2VkaXRpb24+PGtleXdvcmRzPjxrZXl3b3JkPkFkb2xlc2NlbnQ8L2tleXdvcmQ+PGtl
eXdvcmQ+QWR1bHQ8L2tleXdvcmQ+PGtleXdvcmQ+RW5nbGFuZDwva2V5d29yZD48a2V5d29yZD5G
ZW1hbGU8L2tleXdvcmQ+PGtleXdvcmQ+SGVhbHRoIFN1cnZleXM8L2tleXdvcmQ+PGtleXdvcmQ+
SHVtYW5zPC9rZXl3b3JkPjxrZXl3b3JkPk1hbGU8L2tleXdvcmQ+PGtleXdvcmQ+TWVudGFsIEhl
YWx0aC8qc3RhbmRhcmRzPC9rZXl3b3JkPjxrZXl3b3JkPlBzeWNob21ldHJpY3MvKm1ldGhvZHM8
L2tleXdvcmQ+PGtleXdvcmQ+UXVhbGl0eSBvZiBMaWZlLypwc3ljaG9sb2d5PC9rZXl3b3JkPjxr
ZXl3b3JkPlN1cnZleXMgYW5kIFF1ZXN0aW9ubmFpcmVzPC9rZXl3b3JkPjxrZXl3b3JkPllvdW5n
IEFkdWx0PC9rZXl3b3JkPjxrZXl3b3JkPipJbnN0cnVtZW50IGV2YWx1YXRpb248L2tleXdvcmQ+
PGtleXdvcmQ+Kk1lbnRhbCB3ZWxsYmVpbmc8L2tleXdvcmQ+PGtleXdvcmQ+KlBvcHVsYXRpb24g
bm9ybXM8L2tleXdvcmQ+PC9rZXl3b3Jkcz48ZGF0ZXM+PHllYXI+MjAxNzwveWVhcj48cHViLWRh
dGVzPjxkYXRlPk1heTwvZGF0ZT48L3B1Yi1kYXRlcz48L2RhdGVzPjxpc2JuPjE1NzMtMjY0OSAo
RWxlY3Ryb25pYykmI3hEOzA5NjItOTM0MyAoTGlua2luZyk8L2lzYm4+PGFjY2Vzc2lvbi1udW0+
Mjc4NTM5NjM8L2FjY2Vzc2lvbi1udW0+PHVybHM+PHJlbGF0ZWQtdXJscz48dXJsPmh0dHBzOi8v
d3d3Lm5jYmkubmxtLm5paC5nb3YvcHVibWVkLzI3ODUzOTYzPC91cmw+PHVybD5odHRwczovL3d3
dy5uY2JpLm5sbS5uaWguZ292L3BtYy9hcnRpY2xlcy9QTUM1Mzc2Mzg3L3BkZi8xMTEzNl8yMDE2
X0FydGljbGVfMTQ1NC5wZGY8L3VybD48L3JlbGF0ZWQtdXJscz48L3VybHM+PGN1c3RvbTI+UE1D
NTM3NjM4NzwvY3VzdG9tMj48ZWxlY3Ryb25pYy1yZXNvdXJjZS1udW0+MTAuMTAwNy9zMTExMzYt
MDE2LTE0NTQtODwvZWxlY3Ryb25pYy1yZXNvdXJjZS1udW0+PC9yZWNvcmQ+PC9DaXRlPjwvRW5k
Tm90ZT5=
</w:fldData>
        </w:fldChar>
      </w:r>
      <w:r w:rsidR="000F0848">
        <w:instrText xml:space="preserve"> ADDIN EN.CITE.DATA </w:instrText>
      </w:r>
      <w:r w:rsidR="000F0848">
        <w:fldChar w:fldCharType="end"/>
      </w:r>
      <w:r w:rsidR="00C968D2">
        <w:fldChar w:fldCharType="separate"/>
      </w:r>
      <w:r w:rsidR="000F0848">
        <w:rPr>
          <w:noProof/>
        </w:rPr>
        <w:t>(2)</w:t>
      </w:r>
      <w:r w:rsidR="00C968D2">
        <w:fldChar w:fldCharType="end"/>
      </w:r>
      <w:r w:rsidR="00C968D2">
        <w:t xml:space="preserve">. </w:t>
      </w:r>
    </w:p>
    <w:p w14:paraId="138FA0B3" w14:textId="495B5D65" w:rsidR="00CB3B99" w:rsidRDefault="009A04AC" w:rsidP="008E567A">
      <w:pPr>
        <w:pStyle w:val="ListParagraph"/>
        <w:numPr>
          <w:ilvl w:val="1"/>
          <w:numId w:val="2"/>
        </w:numPr>
        <w:spacing w:after="0"/>
        <w:ind w:hanging="357"/>
      </w:pPr>
      <w:r>
        <w:t>S</w:t>
      </w:r>
      <w:r w:rsidR="000F2438">
        <w:t xml:space="preserve">cores for sample: </w:t>
      </w:r>
      <w:r w:rsidR="00CB3B99">
        <w:t xml:space="preserve">Women: mean = 21.3, median = 21.5, mode = 19.3 (transformed). Men: mean </w:t>
      </w:r>
      <w:r w:rsidR="00D866F2">
        <w:t>=</w:t>
      </w:r>
      <w:r w:rsidR="00CB3B99">
        <w:t xml:space="preserve"> 21.</w:t>
      </w:r>
      <w:r w:rsidR="00D866F2">
        <w:t>8</w:t>
      </w:r>
      <w:r w:rsidR="00CB3B99">
        <w:t>, median = 21.5, mode = 19.3 (transformed)</w:t>
      </w:r>
    </w:p>
    <w:p w14:paraId="4E4A1770" w14:textId="2A13DF42" w:rsidR="007560BF" w:rsidRDefault="007560BF" w:rsidP="00D71FF9">
      <w:pPr>
        <w:pStyle w:val="EndNoteBibliographyTitle"/>
        <w:spacing w:line="240" w:lineRule="auto"/>
        <w:jc w:val="left"/>
      </w:pPr>
      <w:r>
        <w:t xml:space="preserve">Factors associated with </w:t>
      </w:r>
      <w:r w:rsidR="00924C1A">
        <w:t xml:space="preserve">mental </w:t>
      </w:r>
      <w:r>
        <w:t xml:space="preserve">wellbeing are shown in Table 1. </w:t>
      </w:r>
      <w:r w:rsidR="00A550D1">
        <w:t xml:space="preserve">We </w:t>
      </w:r>
      <w:r w:rsidR="009058B0">
        <w:t xml:space="preserve">investigated </w:t>
      </w:r>
      <w:r w:rsidR="005B1ACF">
        <w:t xml:space="preserve">the effect size of different </w:t>
      </w:r>
      <w:r w:rsidR="00B152EA">
        <w:t xml:space="preserve">independent </w:t>
      </w:r>
      <w:r w:rsidR="005B1ACF">
        <w:t xml:space="preserve">variables by </w:t>
      </w:r>
      <w:r w:rsidR="00A07DC9">
        <w:t xml:space="preserve">seeing how much of the variation of the outcome variable </w:t>
      </w:r>
      <w:r w:rsidR="00D71FF9">
        <w:t xml:space="preserve">(in this case mental wellbeing) </w:t>
      </w:r>
      <w:r w:rsidR="00A07DC9">
        <w:t xml:space="preserve">was explained by the </w:t>
      </w:r>
      <w:r w:rsidR="00B152EA">
        <w:t>independent</w:t>
      </w:r>
      <w:r w:rsidR="00A07DC9">
        <w:t xml:space="preserve"> variables.</w:t>
      </w:r>
      <w:r w:rsidR="005A40C0">
        <w:t xml:space="preserve"> The greater this percentage, the </w:t>
      </w:r>
      <w:r w:rsidR="00D71FF9">
        <w:t>higher</w:t>
      </w:r>
      <w:r w:rsidR="005A40C0">
        <w:t xml:space="preserve"> the influence of the </w:t>
      </w:r>
      <w:r w:rsidR="00B152EA">
        <w:t>independent variables</w:t>
      </w:r>
      <w:r w:rsidR="00EB66CC">
        <w:t xml:space="preserve"> on the outcome.</w:t>
      </w:r>
      <w:r>
        <w:t xml:space="preserve"> </w:t>
      </w:r>
    </w:p>
    <w:p w14:paraId="162BAA7F" w14:textId="612F9B56" w:rsidR="00EA45AF" w:rsidRDefault="00EA45AF" w:rsidP="008E567A">
      <w:pPr>
        <w:pStyle w:val="EndNoteBibliographyTitle"/>
        <w:spacing w:line="240" w:lineRule="auto"/>
        <w:jc w:val="left"/>
      </w:pPr>
      <w:r>
        <w:t xml:space="preserve">Sociodemographic </w:t>
      </w:r>
      <w:r w:rsidR="00B152EA">
        <w:t>factors</w:t>
      </w:r>
      <w:r>
        <w:t xml:space="preserve"> (</w:t>
      </w:r>
      <w:r w:rsidRPr="00EA45AF">
        <w:t xml:space="preserve">gender, age, having a dependent children, having a coronavirus-relevant chronic illness, </w:t>
      </w:r>
      <w:r w:rsidR="00124194">
        <w:t xml:space="preserve">having </w:t>
      </w:r>
      <w:r w:rsidRPr="00EA45AF">
        <w:t>a mental health condition, a household member having any chronic illness, employment status, index of multiple deprivation, ethnicity, education, region, and living alone</w:t>
      </w:r>
      <w:r>
        <w:t>) explain</w:t>
      </w:r>
      <w:r w:rsidR="007E6307">
        <w:t>ed</w:t>
      </w:r>
      <w:r>
        <w:t xml:space="preserve"> </w:t>
      </w:r>
      <w:r w:rsidR="001D2506">
        <w:t>12.4% of the variance</w:t>
      </w:r>
      <w:r w:rsidR="007E6307">
        <w:t xml:space="preserve"> </w:t>
      </w:r>
      <w:r w:rsidR="00F74CDF">
        <w:t>in</w:t>
      </w:r>
      <w:r w:rsidR="007E6307">
        <w:t xml:space="preserve"> mental wellbeing</w:t>
      </w:r>
      <w:r w:rsidR="001D2506">
        <w:t>.</w:t>
      </w:r>
      <w:r w:rsidR="00054030">
        <w:t xml:space="preserve"> This is a reasonable amount.</w:t>
      </w:r>
    </w:p>
    <w:p w14:paraId="2EB3AD0B" w14:textId="5431DC87" w:rsidR="00054030" w:rsidRDefault="00054030" w:rsidP="008E567A">
      <w:pPr>
        <w:pStyle w:val="EndNoteBibliographyTitle"/>
        <w:numPr>
          <w:ilvl w:val="1"/>
          <w:numId w:val="2"/>
        </w:numPr>
        <w:spacing w:line="240" w:lineRule="auto"/>
        <w:jc w:val="left"/>
      </w:pPr>
      <w:r>
        <w:t xml:space="preserve">Of these factors, </w:t>
      </w:r>
      <w:r w:rsidR="005E5D6B">
        <w:t xml:space="preserve">poorer mental wellbeing was associated with </w:t>
      </w:r>
      <w:r>
        <w:t>younger age, having a c</w:t>
      </w:r>
      <w:r w:rsidRPr="00EF0FCE">
        <w:t>oronavirus-relevant health condition</w:t>
      </w:r>
      <w:r w:rsidR="005E5D6B">
        <w:t>, and having</w:t>
      </w:r>
      <w:r w:rsidRPr="00EF0FCE">
        <w:t xml:space="preserve"> a chronic mental health condition</w:t>
      </w:r>
      <w:r>
        <w:t xml:space="preserve"> </w:t>
      </w:r>
      <w:r w:rsidR="00855067">
        <w:t>(see Table 1)</w:t>
      </w:r>
      <w:r>
        <w:t>.</w:t>
      </w:r>
    </w:p>
    <w:p w14:paraId="6CE3F2F7" w14:textId="0F24F317" w:rsidR="002B6A95" w:rsidRDefault="002B6A95" w:rsidP="002B6A95">
      <w:pPr>
        <w:pStyle w:val="EndNoteBibliographyTitle"/>
        <w:spacing w:line="240" w:lineRule="auto"/>
        <w:jc w:val="left"/>
      </w:pPr>
      <w:r>
        <w:t xml:space="preserve">We then </w:t>
      </w:r>
      <w:r w:rsidR="00F74CDF">
        <w:t xml:space="preserve">investigated the addition of different </w:t>
      </w:r>
      <w:r w:rsidR="00B152EA">
        <w:t>factors</w:t>
      </w:r>
      <w:r w:rsidR="00F74CDF">
        <w:t xml:space="preserve"> to sociodemographic variables.</w:t>
      </w:r>
    </w:p>
    <w:p w14:paraId="2AEBF93A" w14:textId="36FD25E5" w:rsidR="00357839" w:rsidRDefault="001C7965" w:rsidP="008E567A">
      <w:pPr>
        <w:pStyle w:val="EndNoteBibliographyTitle"/>
        <w:spacing w:line="240" w:lineRule="auto"/>
        <w:jc w:val="left"/>
      </w:pPr>
      <w:r>
        <w:t>F</w:t>
      </w:r>
      <w:r w:rsidR="00B152EA" w:rsidRPr="00B152EA">
        <w:t>eeling less connected to others</w:t>
      </w:r>
      <w:r w:rsidR="00357839">
        <w:t xml:space="preserve"> and sociodemographic </w:t>
      </w:r>
      <w:r w:rsidR="00696C86">
        <w:t xml:space="preserve">factors </w:t>
      </w:r>
      <w:r w:rsidR="00357839">
        <w:t>explained 28.6% of the variance. This is high.</w:t>
      </w:r>
      <w:r w:rsidR="00425E37">
        <w:t xml:space="preserve"> </w:t>
      </w:r>
      <w:r w:rsidR="004C791B">
        <w:t>Increased s</w:t>
      </w:r>
      <w:r w:rsidR="000A2DF3">
        <w:t xml:space="preserve">elf-reported poverty </w:t>
      </w:r>
      <w:r w:rsidR="00B45C84">
        <w:t xml:space="preserve">and sociodemographic </w:t>
      </w:r>
      <w:r w:rsidR="00696C86">
        <w:t xml:space="preserve">factors </w:t>
      </w:r>
      <w:r w:rsidR="000A2DF3">
        <w:t>also explained a large proportion of the variance (21.3%).</w:t>
      </w:r>
    </w:p>
    <w:p w14:paraId="076589CE" w14:textId="39E8D9E1" w:rsidR="00425E37" w:rsidRDefault="004C791B" w:rsidP="008E567A">
      <w:pPr>
        <w:pStyle w:val="EndNoteBibliographyTitle"/>
        <w:spacing w:line="240" w:lineRule="auto"/>
        <w:jc w:val="left"/>
      </w:pPr>
      <w:r>
        <w:t>Not f</w:t>
      </w:r>
      <w:r w:rsidR="00425E37">
        <w:t xml:space="preserve">eeling able to keep your children occupied and developing </w:t>
      </w:r>
      <w:r w:rsidR="003C0DB8">
        <w:t xml:space="preserve">and sociodemographic </w:t>
      </w:r>
      <w:r w:rsidR="00696C86">
        <w:t xml:space="preserve">factors </w:t>
      </w:r>
      <w:r w:rsidR="00425E37">
        <w:t>explained 16.5% of the variance</w:t>
      </w:r>
      <w:r w:rsidR="00696C86">
        <w:t>.</w:t>
      </w:r>
      <w:r w:rsidR="00C75BB8">
        <w:t xml:space="preserve"> </w:t>
      </w:r>
      <w:r>
        <w:t>Not agreeing</w:t>
      </w:r>
      <w:r w:rsidR="00C75BB8">
        <w:t xml:space="preserve"> that</w:t>
      </w:r>
      <w:r w:rsidR="00C75BB8" w:rsidRPr="00EB38C4">
        <w:t xml:space="preserve"> the Government is putting the right measures in place to protect British public from coronavirus</w:t>
      </w:r>
      <w:r w:rsidR="00C75BB8">
        <w:t xml:space="preserve"> </w:t>
      </w:r>
      <w:r w:rsidR="0078281C">
        <w:t xml:space="preserve">and sociodemographic </w:t>
      </w:r>
      <w:r w:rsidR="00696C86">
        <w:t xml:space="preserve">factors </w:t>
      </w:r>
      <w:r w:rsidR="00C75BB8">
        <w:t>explained 14.3% of the variance</w:t>
      </w:r>
      <w:r w:rsidR="00425E37">
        <w:t xml:space="preserve">. </w:t>
      </w:r>
    </w:p>
    <w:p w14:paraId="41BD1399" w14:textId="426129AD" w:rsidR="00C75BB8" w:rsidRDefault="004C791B" w:rsidP="008E567A">
      <w:pPr>
        <w:pStyle w:val="EndNoteBibliographyTitle"/>
        <w:spacing w:line="240" w:lineRule="auto"/>
        <w:jc w:val="left"/>
      </w:pPr>
      <w:r>
        <w:t>Increased w</w:t>
      </w:r>
      <w:r w:rsidR="00C75BB8">
        <w:t xml:space="preserve">orry about the function of the NHS </w:t>
      </w:r>
      <w:r w:rsidR="0078281C">
        <w:t xml:space="preserve">and sociodemographic </w:t>
      </w:r>
      <w:r w:rsidR="00696C86">
        <w:t xml:space="preserve">factors </w:t>
      </w:r>
      <w:r w:rsidR="000B26D5">
        <w:t xml:space="preserve">explained 14.0% of the variance; </w:t>
      </w:r>
      <w:r>
        <w:t xml:space="preserve">increased </w:t>
      </w:r>
      <w:r w:rsidR="000B26D5">
        <w:t>overall worry about coronavir</w:t>
      </w:r>
      <w:r w:rsidR="00D0129D">
        <w:t>u</w:t>
      </w:r>
      <w:r w:rsidR="000B26D5">
        <w:t xml:space="preserve">s </w:t>
      </w:r>
      <w:r w:rsidR="0078281C">
        <w:t xml:space="preserve">and sociodemographic </w:t>
      </w:r>
      <w:r w:rsidR="00696C86">
        <w:t xml:space="preserve">factors </w:t>
      </w:r>
      <w:r w:rsidR="000B26D5">
        <w:t xml:space="preserve">explained 13.9% of the variance; </w:t>
      </w:r>
      <w:r>
        <w:t xml:space="preserve">increased </w:t>
      </w:r>
      <w:r w:rsidR="000B26D5">
        <w:t xml:space="preserve">worry about the UK economy </w:t>
      </w:r>
      <w:r w:rsidR="0078281C">
        <w:t xml:space="preserve">and sociodemographic </w:t>
      </w:r>
      <w:r w:rsidR="00696C86">
        <w:t xml:space="preserve">factors </w:t>
      </w:r>
      <w:r w:rsidR="000B26D5">
        <w:t>explained 13.4% of the variance</w:t>
      </w:r>
      <w:r w:rsidR="00F86423">
        <w:t>;</w:t>
      </w:r>
      <w:r w:rsidR="000B26D5">
        <w:t xml:space="preserve"> </w:t>
      </w:r>
      <w:r>
        <w:t xml:space="preserve">increased </w:t>
      </w:r>
      <w:r w:rsidR="000B26D5">
        <w:t xml:space="preserve">perceived risk to oneself </w:t>
      </w:r>
      <w:r w:rsidR="0078281C">
        <w:t xml:space="preserve">and sociodemographic </w:t>
      </w:r>
      <w:r w:rsidR="00696C86">
        <w:t xml:space="preserve">factors </w:t>
      </w:r>
      <w:r w:rsidR="000B26D5">
        <w:t>explained 13.3% of the variance</w:t>
      </w:r>
      <w:r w:rsidR="00F86423">
        <w:t>;</w:t>
      </w:r>
      <w:r w:rsidR="000B26D5">
        <w:t xml:space="preserve"> and </w:t>
      </w:r>
      <w:r>
        <w:t xml:space="preserve">increased </w:t>
      </w:r>
      <w:r w:rsidR="000B26D5">
        <w:t xml:space="preserve">perceived likelihood of catching coronavirus </w:t>
      </w:r>
      <w:r w:rsidR="0078281C">
        <w:t xml:space="preserve">and sociodemographic </w:t>
      </w:r>
      <w:r w:rsidR="00696C86">
        <w:t xml:space="preserve">factors </w:t>
      </w:r>
      <w:r w:rsidR="00F86423">
        <w:t xml:space="preserve">explained </w:t>
      </w:r>
      <w:r w:rsidR="000B26D5">
        <w:t>13.2%</w:t>
      </w:r>
      <w:r w:rsidR="00F86423">
        <w:t xml:space="preserve"> of the variance. </w:t>
      </w:r>
    </w:p>
    <w:p w14:paraId="5FE60961" w14:textId="699AC3D7" w:rsidR="008E567A" w:rsidRDefault="004C791B" w:rsidP="008E567A">
      <w:pPr>
        <w:pStyle w:val="EndNoteBibliographyTitle"/>
        <w:spacing w:line="240" w:lineRule="auto"/>
        <w:ind w:left="714" w:hanging="357"/>
        <w:jc w:val="left"/>
      </w:pPr>
      <w:r>
        <w:t>Increased m</w:t>
      </w:r>
      <w:r w:rsidR="008E567A">
        <w:t xml:space="preserve">ental distress (as measured by the PHQ4) </w:t>
      </w:r>
      <w:r w:rsidR="0078281C">
        <w:t xml:space="preserve">and sociodemographic </w:t>
      </w:r>
      <w:r w:rsidR="00696C86">
        <w:t xml:space="preserve">factors </w:t>
      </w:r>
      <w:r w:rsidR="008E567A">
        <w:t xml:space="preserve">explained 30.1% of the variance. </w:t>
      </w:r>
      <w:r>
        <w:t>Poorer s</w:t>
      </w:r>
      <w:r w:rsidR="008E567A">
        <w:t xml:space="preserve">elf-reported general health (as measured by the first item of the SF-36) </w:t>
      </w:r>
      <w:r w:rsidR="0078281C">
        <w:t xml:space="preserve">and sociodemographic </w:t>
      </w:r>
      <w:r w:rsidR="00696C86">
        <w:t xml:space="preserve">factors </w:t>
      </w:r>
      <w:r w:rsidR="008E567A">
        <w:t>explained 25.8% of the variance.</w:t>
      </w:r>
    </w:p>
    <w:p w14:paraId="6D83352F" w14:textId="0003C4E6" w:rsidR="00F86423" w:rsidRDefault="0078281C" w:rsidP="008E567A">
      <w:pPr>
        <w:pStyle w:val="EndNoteBibliographyTitle"/>
        <w:spacing w:line="240" w:lineRule="auto"/>
        <w:jc w:val="left"/>
      </w:pPr>
      <w:r>
        <w:t>O</w:t>
      </w:r>
      <w:r w:rsidR="00F86423">
        <w:t xml:space="preserve">ther factors </w:t>
      </w:r>
      <w:r>
        <w:t>(</w:t>
      </w:r>
      <w:r w:rsidR="00696C86">
        <w:t>with</w:t>
      </w:r>
      <w:r>
        <w:t xml:space="preserve"> sociodemographic </w:t>
      </w:r>
      <w:r w:rsidR="00696C86">
        <w:t>factors</w:t>
      </w:r>
      <w:r>
        <w:t xml:space="preserve">) </w:t>
      </w:r>
      <w:r w:rsidR="00F86423">
        <w:t xml:space="preserve">did not </w:t>
      </w:r>
      <w:r w:rsidR="00EC39C3">
        <w:t xml:space="preserve">greatly </w:t>
      </w:r>
      <w:r w:rsidR="00F86423">
        <w:t xml:space="preserve">increase the amount of variance </w:t>
      </w:r>
      <w:r w:rsidR="00D0129D">
        <w:t xml:space="preserve">in mental wellbeing </w:t>
      </w:r>
      <w:r w:rsidR="00EC39C3">
        <w:t>explained</w:t>
      </w:r>
      <w:r w:rsidR="007B0BB7">
        <w:t xml:space="preserve">. Therefore, </w:t>
      </w:r>
      <w:r w:rsidR="00696C86">
        <w:t>while</w:t>
      </w:r>
      <w:r w:rsidR="007B0BB7">
        <w:t xml:space="preserve"> these factors were </w:t>
      </w:r>
      <w:r w:rsidR="007B0BB7">
        <w:lastRenderedPageBreak/>
        <w:t>statistically significantly associated with mental wellbeing, they did not have a large impac</w:t>
      </w:r>
      <w:r w:rsidR="00E5280F">
        <w:t>t.</w:t>
      </w:r>
    </w:p>
    <w:p w14:paraId="49C6825A" w14:textId="77777777" w:rsidR="00260875" w:rsidRDefault="00260875"/>
    <w:p w14:paraId="5788AFB4" w14:textId="0F97BAB8" w:rsidR="00260875" w:rsidRDefault="00FE24B5" w:rsidP="00235F05">
      <w:pPr>
        <w:pStyle w:val="Heading2"/>
      </w:pPr>
      <w:r>
        <w:t xml:space="preserve">Mental distress – anxiety and depression (measured using the </w:t>
      </w:r>
      <w:r w:rsidR="0006555F">
        <w:t>PHQ4</w:t>
      </w:r>
      <w:r>
        <w:t>)</w:t>
      </w:r>
    </w:p>
    <w:p w14:paraId="51EA109B" w14:textId="1A2CDF29" w:rsidR="00E572C3" w:rsidRDefault="001C7965" w:rsidP="00916262">
      <w:pPr>
        <w:pStyle w:val="ListParagraph"/>
        <w:numPr>
          <w:ilvl w:val="0"/>
          <w:numId w:val="2"/>
        </w:numPr>
        <w:spacing w:after="0" w:line="23" w:lineRule="atLeast"/>
      </w:pPr>
      <w:r>
        <w:t>The PHQ4 is a v</w:t>
      </w:r>
      <w:r w:rsidR="00E572C3">
        <w:t>alid tool for detecting anxiety and depressive disorders</w:t>
      </w:r>
      <w:r w:rsidR="00ED0914">
        <w:t xml:space="preserve">. </w:t>
      </w:r>
      <w:r w:rsidR="00A44FED">
        <w:t xml:space="preserve">Higher scores are associated with </w:t>
      </w:r>
      <w:r w:rsidR="00ED7EF2">
        <w:t>increased mental distress</w:t>
      </w:r>
      <w:r w:rsidR="00A44FED">
        <w:t>. Scores of 0 to 2 are rated “normal”</w:t>
      </w:r>
      <w:r w:rsidR="00C46C9F">
        <w:t xml:space="preserve"> </w:t>
      </w:r>
      <w:r w:rsidR="009B7749">
        <w:fldChar w:fldCharType="begin">
          <w:fldData xml:space="preserve">PEVuZE5vdGU+PENpdGU+PEF1dGhvcj5Lcm9lbmtlPC9BdXRob3I+PFllYXI+MjAwOTwvWWVhcj48
UmVjTnVtPjE1MzQ8L1JlY051bT48RGlzcGxheVRleHQ+KDMpPC9EaXNwbGF5VGV4dD48cmVjb3Jk
PjxyZWMtbnVtYmVyPjE1MzQ8L3JlYy1udW1iZXI+PGZvcmVpZ24ta2V5cz48a2V5IGFwcD0iRU4i
IGRiLWlkPSI5c2Q1MmFwZmNhdHpyNGVhczJjNTB4djV3MjJmcnZkMHNwOTIiIHRpbWVzdGFtcD0i
MTU4Nzk5MDQyMSI+MTUzNDwva2V5PjwvZm9yZWlnbi1rZXlzPjxyZWYtdHlwZSBuYW1lPSJKb3Vy
bmFsIEFydGljbGUiPjE3PC9yZWYtdHlwZT48Y29udHJpYnV0b3JzPjxhdXRob3JzPjxhdXRob3I+
S3JvZW5rZSwgSy48L2F1dGhvcj48YXV0aG9yPlNwaXR6ZXIsIFIuIEwuPC9hdXRob3I+PGF1dGhv
cj5XaWxsaWFtcywgSi4gQi48L2F1dGhvcj48YXV0aG9yPkxvd2UsIEIuPC9hdXRob3I+PC9hdXRo
b3JzPjwvY29udHJpYnV0b3JzPjxhdXRoLWFkZHJlc3M+UmVnZW5zdHJpZWYgSW5zdGl0dXRlLCBJ
bmRpYW5hcG9saXMsIElOIDQ2MjAyLCBVU0EuIGtrcm9lbmtlQHJlZ2Vuc3RyaWVmLm9yZzwvYXV0
aC1hZGRyZXNzPjx0aXRsZXM+PHRpdGxlPkFuIHVsdHJhLWJyaWVmIHNjcmVlbmluZyBzY2FsZSBm
b3IgYW54aWV0eSBhbmQgZGVwcmVzc2lvbjogdGhlIFBIUS00PC90aXRsZT48c2Vjb25kYXJ5LXRp
dGxlPlBzeWNob3NvbWF0aWNzPC9zZWNvbmRhcnktdGl0bGU+PC90aXRsZXM+PHBlcmlvZGljYWw+
PGZ1bGwtdGl0bGU+UHN5Y2hvc29tYXRpY3M8L2Z1bGwtdGl0bGU+PC9wZXJpb2RpY2FsPjxwYWdl
cz42MTMtMjE8L3BhZ2VzPjx2b2x1bWU+NTA8L3ZvbHVtZT48bnVtYmVyPjY8L251bWJlcj48ZWRp
dGlvbj4yMDA5LzEyLzEwPC9lZGl0aW9uPjxrZXl3b3Jkcz48a2V5d29yZD5BZG9sZXNjZW50PC9r
ZXl3b3JkPjxrZXl3b3JkPkFkdWx0PC9rZXl3b3JkPjxrZXl3b3JkPkFnZWQ8L2tleXdvcmQ+PGtl
eXdvcmQ+QWdlZCwgODAgYW5kIG92ZXI8L2tleXdvcmQ+PGtleXdvcmQ+QW54aWV0eSBEaXNvcmRl
cnMvKmRpYWdub3Npcy9lcGlkZW1pb2xvZ3kvcHN5Y2hvbG9neTwva2V5d29yZD48a2V5d29yZD5D
b21vcmJpZGl0eTwva2V5d29yZD48a2V5d29yZD5EZXByZXNzaXZlIERpc29yZGVyLypkaWFnbm9z
aXMvZXBpZGVtaW9sb2d5L3BzeWNob2xvZ3k8L2tleXdvcmQ+PGtleXdvcmQ+RmFjdG9yIEFuYWx5
c2lzLCBTdGF0aXN0aWNhbDwva2V5d29yZD48a2V5d29yZD5GZW1hbGU8L2tleXdvcmQ+PGtleXdv
cmQ+SHVtYW5zPC9rZXl3b3JkPjxrZXl3b3JkPkludGVydmlldywgUHN5Y2hvbG9naWNhbC9tZXRo
b2RzPC9rZXl3b3JkPjxrZXl3b3JkPk1hbGU8L2tleXdvcmQ+PGtleXdvcmQ+TWFzcyBTY3JlZW5p
bmcvKm1ldGhvZHMvc3RhdGlzdGljcyAmYW1wOyBudW1lcmljYWwgZGF0YTwva2V5d29yZD48a2V5
d29yZD5NZW50YWwgSGVhbHRoLypzdGF0aXN0aWNzICZhbXA7IG51bWVyaWNhbCBkYXRhPC9rZXl3
b3JkPjxrZXl3b3JkPk1pZGRsZSBBZ2VkPC9rZXl3b3JkPjxrZXl3b3JkPlByZXZhbGVuY2U8L2tl
eXdvcmQ+PGtleXdvcmQ+UXVhbGl0eSBvZiBMaWZlL3BzeWNob2xvZ3k8L2tleXdvcmQ+PGtleXdv
cmQ+UmVwcm9kdWNpYmlsaXR5IG9mIFJlc3VsdHM8L2tleXdvcmQ+PGtleXdvcmQ+U2VsZiBEaXNj
bG9zdXJlPC9rZXl3b3JkPjxrZXl3b3JkPipTdXJ2ZXlzIGFuZCBRdWVzdGlvbm5haXJlczwva2V5
d29yZD48a2V5d29yZD5Vbml0ZWQgU3RhdGVzL2VwaWRlbWlvbG9neTwva2V5d29yZD48a2V5d29y
ZD5Zb3VuZyBBZHVsdDwva2V5d29yZD48L2tleXdvcmRzPjxkYXRlcz48eWVhcj4yMDA5PC95ZWFy
PjxwdWItZGF0ZXM+PGRhdGU+Tm92LURlYzwvZGF0ZT48L3B1Yi1kYXRlcz48L2RhdGVzPjxpc2Ju
PjE1NDUtNzIwNiAoRWxlY3Ryb25pYykmI3hEOzAwMzMtMzE4MiAoTGlua2luZyk8L2lzYm4+PGFj
Y2Vzc2lvbi1udW0+MTk5OTYyMzM8L2FjY2Vzc2lvbi1udW0+PHVybHM+PHJlbGF0ZWQtdXJscz48
dXJsPmh0dHBzOi8vd3d3Lm5jYmkubmxtLm5paC5nb3YvcHVibWVkLzE5OTk2MjMzPC91cmw+PC9y
ZWxhdGVkLXVybHM+PC91cmxzPjxlbGVjdHJvbmljLXJlc291cmNlLW51bT4xMC4xMTc2L2FwcGku
cHN5LjUwLjYuNjEzPC9lbGVjdHJvbmljLXJlc291cmNlLW51bT48L3JlY29yZD48L0NpdGU+PC9F
bmROb3RlPgB=
</w:fldData>
        </w:fldChar>
      </w:r>
      <w:r w:rsidR="00E5280F">
        <w:instrText xml:space="preserve"> ADDIN EN.CITE </w:instrText>
      </w:r>
      <w:r w:rsidR="00E5280F">
        <w:fldChar w:fldCharType="begin">
          <w:fldData xml:space="preserve">PEVuZE5vdGU+PENpdGU+PEF1dGhvcj5Lcm9lbmtlPC9BdXRob3I+PFllYXI+MjAwOTwvWWVhcj48
UmVjTnVtPjE1MzQ8L1JlY051bT48RGlzcGxheVRleHQ+KDMpPC9EaXNwbGF5VGV4dD48cmVjb3Jk
PjxyZWMtbnVtYmVyPjE1MzQ8L3JlYy1udW1iZXI+PGZvcmVpZ24ta2V5cz48a2V5IGFwcD0iRU4i
IGRiLWlkPSI5c2Q1MmFwZmNhdHpyNGVhczJjNTB4djV3MjJmcnZkMHNwOTIiIHRpbWVzdGFtcD0i
MTU4Nzk5MDQyMSI+MTUzNDwva2V5PjwvZm9yZWlnbi1rZXlzPjxyZWYtdHlwZSBuYW1lPSJKb3Vy
bmFsIEFydGljbGUiPjE3PC9yZWYtdHlwZT48Y29udHJpYnV0b3JzPjxhdXRob3JzPjxhdXRob3I+
S3JvZW5rZSwgSy48L2F1dGhvcj48YXV0aG9yPlNwaXR6ZXIsIFIuIEwuPC9hdXRob3I+PGF1dGhv
cj5XaWxsaWFtcywgSi4gQi48L2F1dGhvcj48YXV0aG9yPkxvd2UsIEIuPC9hdXRob3I+PC9hdXRo
b3JzPjwvY29udHJpYnV0b3JzPjxhdXRoLWFkZHJlc3M+UmVnZW5zdHJpZWYgSW5zdGl0dXRlLCBJ
bmRpYW5hcG9saXMsIElOIDQ2MjAyLCBVU0EuIGtrcm9lbmtlQHJlZ2Vuc3RyaWVmLm9yZzwvYXV0
aC1hZGRyZXNzPjx0aXRsZXM+PHRpdGxlPkFuIHVsdHJhLWJyaWVmIHNjcmVlbmluZyBzY2FsZSBm
b3IgYW54aWV0eSBhbmQgZGVwcmVzc2lvbjogdGhlIFBIUS00PC90aXRsZT48c2Vjb25kYXJ5LXRp
dGxlPlBzeWNob3NvbWF0aWNzPC9zZWNvbmRhcnktdGl0bGU+PC90aXRsZXM+PHBlcmlvZGljYWw+
PGZ1bGwtdGl0bGU+UHN5Y2hvc29tYXRpY3M8L2Z1bGwtdGl0bGU+PC9wZXJpb2RpY2FsPjxwYWdl
cz42MTMtMjE8L3BhZ2VzPjx2b2x1bWU+NTA8L3ZvbHVtZT48bnVtYmVyPjY8L251bWJlcj48ZWRp
dGlvbj4yMDA5LzEyLzEwPC9lZGl0aW9uPjxrZXl3b3Jkcz48a2V5d29yZD5BZG9sZXNjZW50PC9r
ZXl3b3JkPjxrZXl3b3JkPkFkdWx0PC9rZXl3b3JkPjxrZXl3b3JkPkFnZWQ8L2tleXdvcmQ+PGtl
eXdvcmQ+QWdlZCwgODAgYW5kIG92ZXI8L2tleXdvcmQ+PGtleXdvcmQ+QW54aWV0eSBEaXNvcmRl
cnMvKmRpYWdub3Npcy9lcGlkZW1pb2xvZ3kvcHN5Y2hvbG9neTwva2V5d29yZD48a2V5d29yZD5D
b21vcmJpZGl0eTwva2V5d29yZD48a2V5d29yZD5EZXByZXNzaXZlIERpc29yZGVyLypkaWFnbm9z
aXMvZXBpZGVtaW9sb2d5L3BzeWNob2xvZ3k8L2tleXdvcmQ+PGtleXdvcmQ+RmFjdG9yIEFuYWx5
c2lzLCBTdGF0aXN0aWNhbDwva2V5d29yZD48a2V5d29yZD5GZW1hbGU8L2tleXdvcmQ+PGtleXdv
cmQ+SHVtYW5zPC9rZXl3b3JkPjxrZXl3b3JkPkludGVydmlldywgUHN5Y2hvbG9naWNhbC9tZXRo
b2RzPC9rZXl3b3JkPjxrZXl3b3JkPk1hbGU8L2tleXdvcmQ+PGtleXdvcmQ+TWFzcyBTY3JlZW5p
bmcvKm1ldGhvZHMvc3RhdGlzdGljcyAmYW1wOyBudW1lcmljYWwgZGF0YTwva2V5d29yZD48a2V5
d29yZD5NZW50YWwgSGVhbHRoLypzdGF0aXN0aWNzICZhbXA7IG51bWVyaWNhbCBkYXRhPC9rZXl3
b3JkPjxrZXl3b3JkPk1pZGRsZSBBZ2VkPC9rZXl3b3JkPjxrZXl3b3JkPlByZXZhbGVuY2U8L2tl
eXdvcmQ+PGtleXdvcmQ+UXVhbGl0eSBvZiBMaWZlL3BzeWNob2xvZ3k8L2tleXdvcmQ+PGtleXdv
cmQ+UmVwcm9kdWNpYmlsaXR5IG9mIFJlc3VsdHM8L2tleXdvcmQ+PGtleXdvcmQ+U2VsZiBEaXNj
bG9zdXJlPC9rZXl3b3JkPjxrZXl3b3JkPipTdXJ2ZXlzIGFuZCBRdWVzdGlvbm5haXJlczwva2V5
d29yZD48a2V5d29yZD5Vbml0ZWQgU3RhdGVzL2VwaWRlbWlvbG9neTwva2V5d29yZD48a2V5d29y
ZD5Zb3VuZyBBZHVsdDwva2V5d29yZD48L2tleXdvcmRzPjxkYXRlcz48eWVhcj4yMDA5PC95ZWFy
PjxwdWItZGF0ZXM+PGRhdGU+Tm92LURlYzwvZGF0ZT48L3B1Yi1kYXRlcz48L2RhdGVzPjxpc2Ju
PjE1NDUtNzIwNiAoRWxlY3Ryb25pYykmI3hEOzAwMzMtMzE4MiAoTGlua2luZyk8L2lzYm4+PGFj
Y2Vzc2lvbi1udW0+MTk5OTYyMzM8L2FjY2Vzc2lvbi1udW0+PHVybHM+PHJlbGF0ZWQtdXJscz48
dXJsPmh0dHBzOi8vd3d3Lm5jYmkubmxtLm5paC5nb3YvcHVibWVkLzE5OTk2MjMzPC91cmw+PC9y
ZWxhdGVkLXVybHM+PC91cmxzPjxlbGVjdHJvbmljLXJlc291cmNlLW51bT4xMC4xMTc2L2FwcGku
cHN5LjUwLjYuNjEzPC9lbGVjdHJvbmljLXJlc291cmNlLW51bT48L3JlY29yZD48L0NpdGU+PC9F
bmROb3RlPgB=
</w:fldData>
        </w:fldChar>
      </w:r>
      <w:r w:rsidR="00E5280F">
        <w:instrText xml:space="preserve"> ADDIN EN.CITE.DATA </w:instrText>
      </w:r>
      <w:r w:rsidR="00E5280F">
        <w:fldChar w:fldCharType="end"/>
      </w:r>
      <w:r w:rsidR="009B7749">
        <w:fldChar w:fldCharType="separate"/>
      </w:r>
      <w:r w:rsidR="00E5280F">
        <w:rPr>
          <w:noProof/>
        </w:rPr>
        <w:t>(3)</w:t>
      </w:r>
      <w:r w:rsidR="009B7749">
        <w:fldChar w:fldCharType="end"/>
      </w:r>
      <w:r w:rsidR="00C46C9F">
        <w:t>.</w:t>
      </w:r>
    </w:p>
    <w:p w14:paraId="33EBE50B" w14:textId="663FEDA1" w:rsidR="00951CC1" w:rsidRDefault="00951CC1" w:rsidP="00916262">
      <w:pPr>
        <w:pStyle w:val="ListParagraph"/>
        <w:numPr>
          <w:ilvl w:val="1"/>
          <w:numId w:val="2"/>
        </w:numPr>
        <w:spacing w:after="0" w:line="23" w:lineRule="atLeast"/>
      </w:pPr>
      <w:r>
        <w:t>Week 13 data. Mean=3.3.</w:t>
      </w:r>
    </w:p>
    <w:p w14:paraId="7BBE981B" w14:textId="3D8C1D12" w:rsidR="00951CC1" w:rsidRDefault="00951CC1" w:rsidP="00916262">
      <w:pPr>
        <w:pStyle w:val="ListParagraph"/>
        <w:numPr>
          <w:ilvl w:val="1"/>
          <w:numId w:val="2"/>
        </w:numPr>
        <w:spacing w:after="0" w:line="23" w:lineRule="atLeast"/>
      </w:pPr>
      <w:r>
        <w:t>Week 14 data. Mean=3.4.</w:t>
      </w:r>
    </w:p>
    <w:p w14:paraId="79590E43" w14:textId="4343FE60" w:rsidR="00C0707A" w:rsidRDefault="00C0707A" w:rsidP="00916262">
      <w:pPr>
        <w:pStyle w:val="EndNoteBibliographyTitle"/>
        <w:spacing w:line="23" w:lineRule="atLeast"/>
        <w:ind w:left="714" w:hanging="357"/>
        <w:jc w:val="left"/>
      </w:pPr>
      <w:r w:rsidRPr="00C0707A">
        <w:t xml:space="preserve">Normative data for the PHQ4 can be derived from a representative German population </w:t>
      </w:r>
      <w:r w:rsidR="00494D8F">
        <w:fldChar w:fldCharType="begin">
          <w:fldData xml:space="preserve">PEVuZE5vdGU+PENpdGU+PEF1dGhvcj5Mb3dlPC9BdXRob3I+PFllYXI+MjAxMDwvWWVhcj48UmVj
TnVtPjE1NDE8L1JlY051bT48RGlzcGxheVRleHQ+KDQpPC9EaXNwbGF5VGV4dD48cmVjb3JkPjxy
ZWMtbnVtYmVyPjE1NDE8L3JlYy1udW1iZXI+PGZvcmVpZ24ta2V5cz48a2V5IGFwcD0iRU4iIGRi
LWlkPSI5c2Q1MmFwZmNhdHpyNGVhczJjNTB4djV3MjJmcnZkMHNwOTIiIHRpbWVzdGFtcD0iMTU4
ODYwNzU0MSI+MTU0MTwva2V5PjwvZm9yZWlnbi1rZXlzPjxyZWYtdHlwZSBuYW1lPSJKb3VybmFs
IEFydGljbGUiPjE3PC9yZWYtdHlwZT48Y29udHJpYnV0b3JzPjxhdXRob3JzPjxhdXRob3I+TG93
ZSwgQi48L2F1dGhvcj48YXV0aG9yPldhaGwsIEkuPC9hdXRob3I+PGF1dGhvcj5Sb3NlLCBNLjwv
YXV0aG9yPjxhdXRob3I+U3BpdHplciwgQy48L2F1dGhvcj48YXV0aG9yPkdsYWVzbWVyLCBILjwv
YXV0aG9yPjxhdXRob3I+V2luZ2VuZmVsZCwgSy48L2F1dGhvcj48YXV0aG9yPlNjaG5laWRlciwg
QS48L2F1dGhvcj48YXV0aG9yPkJyYWhsZXIsIEUuPC9hdXRob3I+PC9hdXRob3JzPjwvY29udHJp
YnV0b3JzPjxhdXRoLWFkZHJlc3M+RGVwYXJ0bWVudCBvZiBQc3ljaG9zb21hdGljIE1lZGljaW5l
IGFuZCBQc3ljaG90aGVyYXB5LCBVbml2ZXJzaXR5IE1lZGljYWwgQ2VudGVyIEhhbWJ1cmctRXBw
ZW5kb3JmIGFuZCBIYW1idXJnLUVpbGJlayAoU2Nob24gQ2xpbmljcyksIDIwMjQ2IEhhbWJ1cmcs
IEdlcm1hbnkuIGIubG9ld2VAdWtlLmRlPC9hdXRoLWFkZHJlc3M+PHRpdGxlcz48dGl0bGU+QSA0
LWl0ZW0gbWVhc3VyZSBvZiBkZXByZXNzaW9uIGFuZCBhbnhpZXR5OiB2YWxpZGF0aW9uIGFuZCBz
dGFuZGFyZGl6YXRpb24gb2YgdGhlIFBhdGllbnQgSGVhbHRoIFF1ZXN0aW9ubmFpcmUtNCAoUEhR
LTQpIGluIHRoZSBnZW5lcmFsIHBvcHVsYXRpb248L3RpdGxlPjxzZWNvbmRhcnktdGl0bGU+SiBB
ZmZlY3QgRGlzb3JkPC9zZWNvbmRhcnktdGl0bGU+PC90aXRsZXM+PHBlcmlvZGljYWw+PGZ1bGwt
dGl0bGU+SiBBZmZlY3QgRGlzb3JkPC9mdWxsLXRpdGxlPjwvcGVyaW9kaWNhbD48cGFnZXM+ODYt
OTU8L3BhZ2VzPjx2b2x1bWU+MTIyPC92b2x1bWU+PG51bWJlcj4xLTI8L251bWJlcj48ZWRpdGlv
bj4yMDA5LzA3LzIxPC9lZGl0aW9uPjxrZXl3b3Jkcz48a2V5d29yZD5BZHVsdDwva2V5d29yZD48
a2V5d29yZD5BZ2VkPC9rZXl3b3JkPjxrZXl3b3JkPkFueGlldHkgRGlzb3JkZXJzLypkaWFnbm9z
aXMvZXBpZGVtaW9sb2d5L3BzeWNob2xvZ3k8L2tleXdvcmQ+PGtleXdvcmQ+RGVwcmVzc2l2ZSBE
aXNvcmRlci8qZGlhZ25vc2lzL2VwaWRlbWlvbG9neS9wc3ljaG9sb2d5PC9rZXl3b3JkPjxrZXl3
b3JkPkZlbWFsZTwva2V5d29yZD48a2V5d29yZD5HZXJtYW55PC9rZXl3b3JkPjxrZXl3b3JkPkhl
YWx0aCBTdXJ2ZXlzPC9rZXl3b3JkPjxrZXl3b3JkPkh1bWFuczwva2V5d29yZD48a2V5d29yZD5N
YWxlPC9rZXl3b3JkPjxrZXl3b3JkPk1hc3MgU2NyZWVuaW5nLypzdGF0aXN0aWNzICZhbXA7IG51
bWVyaWNhbCBkYXRhPC9rZXl3b3JkPjxrZXl3b3JkPk1pZGRsZSBBZ2VkPC9rZXl3b3JkPjxrZXl3
b3JkPlBzeWNob21ldHJpY3Mvc3RhdGlzdGljcyAmYW1wOyBudW1lcmljYWwgZGF0YTwva2V5d29y
ZD48a2V5d29yZD5SZXByb2R1Y2liaWxpdHkgb2YgUmVzdWx0czwva2V5d29yZD48a2V5d29yZD4q
U3VydmV5cyBhbmQgUXVlc3Rpb25uYWlyZXM8L2tleXdvcmQ+PC9rZXl3b3Jkcz48ZGF0ZXM+PHll
YXI+MjAxMDwveWVhcj48cHViLWRhdGVzPjxkYXRlPkFwcjwvZGF0ZT48L3B1Yi1kYXRlcz48L2Rh
dGVzPjxpc2JuPjE1NzMtMjUxNyAoRWxlY3Ryb25pYykmI3hEOzAxNjUtMDMyNyAoTGlua2luZyk8
L2lzYm4+PGFjY2Vzc2lvbi1udW0+MTk2MTYzMDU8L2FjY2Vzc2lvbi1udW0+PHVybHM+PHJlbGF0
ZWQtdXJscz48dXJsPmh0dHBzOi8vd3d3Lm5jYmkubmxtLm5paC5nb3YvcHVibWVkLzE5NjE2MzA1
PC91cmw+PHVybD5odHRwczovL3d3dy5zY2llbmNlZGlyZWN0LmNvbS9zY2llbmNlL2FydGljbGUv
YWJzL3BpaS9TMDE2NTAzMjcwOTAwMjc4WD92aWElM0RpaHViPC91cmw+PC9yZWxhdGVkLXVybHM+
PC91cmxzPjxlbGVjdHJvbmljLXJlc291cmNlLW51bT4xMC4xMDE2L2ouamFkLjIwMDkuMDYuMDE5
PC9lbGVjdHJvbmljLXJlc291cmNlLW51bT48L3JlY29yZD48L0NpdGU+PC9FbmROb3RlPn==
</w:fldData>
        </w:fldChar>
      </w:r>
      <w:r w:rsidR="00E5280F">
        <w:instrText xml:space="preserve"> ADDIN EN.CITE </w:instrText>
      </w:r>
      <w:r w:rsidR="00E5280F">
        <w:fldChar w:fldCharType="begin">
          <w:fldData xml:space="preserve">PEVuZE5vdGU+PENpdGU+PEF1dGhvcj5Mb3dlPC9BdXRob3I+PFllYXI+MjAxMDwvWWVhcj48UmVj
TnVtPjE1NDE8L1JlY051bT48RGlzcGxheVRleHQ+KDQpPC9EaXNwbGF5VGV4dD48cmVjb3JkPjxy
ZWMtbnVtYmVyPjE1NDE8L3JlYy1udW1iZXI+PGZvcmVpZ24ta2V5cz48a2V5IGFwcD0iRU4iIGRi
LWlkPSI5c2Q1MmFwZmNhdHpyNGVhczJjNTB4djV3MjJmcnZkMHNwOTIiIHRpbWVzdGFtcD0iMTU4
ODYwNzU0MSI+MTU0MTwva2V5PjwvZm9yZWlnbi1rZXlzPjxyZWYtdHlwZSBuYW1lPSJKb3VybmFs
IEFydGljbGUiPjE3PC9yZWYtdHlwZT48Y29udHJpYnV0b3JzPjxhdXRob3JzPjxhdXRob3I+TG93
ZSwgQi48L2F1dGhvcj48YXV0aG9yPldhaGwsIEkuPC9hdXRob3I+PGF1dGhvcj5Sb3NlLCBNLjwv
YXV0aG9yPjxhdXRob3I+U3BpdHplciwgQy48L2F1dGhvcj48YXV0aG9yPkdsYWVzbWVyLCBILjwv
YXV0aG9yPjxhdXRob3I+V2luZ2VuZmVsZCwgSy48L2F1dGhvcj48YXV0aG9yPlNjaG5laWRlciwg
QS48L2F1dGhvcj48YXV0aG9yPkJyYWhsZXIsIEUuPC9hdXRob3I+PC9hdXRob3JzPjwvY29udHJp
YnV0b3JzPjxhdXRoLWFkZHJlc3M+RGVwYXJ0bWVudCBvZiBQc3ljaG9zb21hdGljIE1lZGljaW5l
IGFuZCBQc3ljaG90aGVyYXB5LCBVbml2ZXJzaXR5IE1lZGljYWwgQ2VudGVyIEhhbWJ1cmctRXBw
ZW5kb3JmIGFuZCBIYW1idXJnLUVpbGJlayAoU2Nob24gQ2xpbmljcyksIDIwMjQ2IEhhbWJ1cmcs
IEdlcm1hbnkuIGIubG9ld2VAdWtlLmRlPC9hdXRoLWFkZHJlc3M+PHRpdGxlcz48dGl0bGU+QSA0
LWl0ZW0gbWVhc3VyZSBvZiBkZXByZXNzaW9uIGFuZCBhbnhpZXR5OiB2YWxpZGF0aW9uIGFuZCBz
dGFuZGFyZGl6YXRpb24gb2YgdGhlIFBhdGllbnQgSGVhbHRoIFF1ZXN0aW9ubmFpcmUtNCAoUEhR
LTQpIGluIHRoZSBnZW5lcmFsIHBvcHVsYXRpb248L3RpdGxlPjxzZWNvbmRhcnktdGl0bGU+SiBB
ZmZlY3QgRGlzb3JkPC9zZWNvbmRhcnktdGl0bGU+PC90aXRsZXM+PHBlcmlvZGljYWw+PGZ1bGwt
dGl0bGU+SiBBZmZlY3QgRGlzb3JkPC9mdWxsLXRpdGxlPjwvcGVyaW9kaWNhbD48cGFnZXM+ODYt
OTU8L3BhZ2VzPjx2b2x1bWU+MTIyPC92b2x1bWU+PG51bWJlcj4xLTI8L251bWJlcj48ZWRpdGlv
bj4yMDA5LzA3LzIxPC9lZGl0aW9uPjxrZXl3b3Jkcz48a2V5d29yZD5BZHVsdDwva2V5d29yZD48
a2V5d29yZD5BZ2VkPC9rZXl3b3JkPjxrZXl3b3JkPkFueGlldHkgRGlzb3JkZXJzLypkaWFnbm9z
aXMvZXBpZGVtaW9sb2d5L3BzeWNob2xvZ3k8L2tleXdvcmQ+PGtleXdvcmQ+RGVwcmVzc2l2ZSBE
aXNvcmRlci8qZGlhZ25vc2lzL2VwaWRlbWlvbG9neS9wc3ljaG9sb2d5PC9rZXl3b3JkPjxrZXl3
b3JkPkZlbWFsZTwva2V5d29yZD48a2V5d29yZD5HZXJtYW55PC9rZXl3b3JkPjxrZXl3b3JkPkhl
YWx0aCBTdXJ2ZXlzPC9rZXl3b3JkPjxrZXl3b3JkPkh1bWFuczwva2V5d29yZD48a2V5d29yZD5N
YWxlPC9rZXl3b3JkPjxrZXl3b3JkPk1hc3MgU2NyZWVuaW5nLypzdGF0aXN0aWNzICZhbXA7IG51
bWVyaWNhbCBkYXRhPC9rZXl3b3JkPjxrZXl3b3JkPk1pZGRsZSBBZ2VkPC9rZXl3b3JkPjxrZXl3
b3JkPlBzeWNob21ldHJpY3Mvc3RhdGlzdGljcyAmYW1wOyBudW1lcmljYWwgZGF0YTwva2V5d29y
ZD48a2V5d29yZD5SZXByb2R1Y2liaWxpdHkgb2YgUmVzdWx0czwva2V5d29yZD48a2V5d29yZD4q
U3VydmV5cyBhbmQgUXVlc3Rpb25uYWlyZXM8L2tleXdvcmQ+PC9rZXl3b3Jkcz48ZGF0ZXM+PHll
YXI+MjAxMDwveWVhcj48cHViLWRhdGVzPjxkYXRlPkFwcjwvZGF0ZT48L3B1Yi1kYXRlcz48L2Rh
dGVzPjxpc2JuPjE1NzMtMjUxNyAoRWxlY3Ryb25pYykmI3hEOzAxNjUtMDMyNyAoTGlua2luZyk8
L2lzYm4+PGFjY2Vzc2lvbi1udW0+MTk2MTYzMDU8L2FjY2Vzc2lvbi1udW0+PHVybHM+PHJlbGF0
ZWQtdXJscz48dXJsPmh0dHBzOi8vd3d3Lm5jYmkubmxtLm5paC5nb3YvcHVibWVkLzE5NjE2MzA1
PC91cmw+PHVybD5odHRwczovL3d3dy5zY2llbmNlZGlyZWN0LmNvbS9zY2llbmNlL2FydGljbGUv
YWJzL3BpaS9TMDE2NTAzMjcwOTAwMjc4WD92aWElM0RpaHViPC91cmw+PC9yZWxhdGVkLXVybHM+
PC91cmxzPjxlbGVjdHJvbmljLXJlc291cmNlLW51bT4xMC4xMDE2L2ouamFkLjIwMDkuMDYuMDE5
PC9lbGVjdHJvbmljLXJlc291cmNlLW51bT48L3JlY29yZD48L0NpdGU+PC9FbmROb3RlPn==
</w:fldData>
        </w:fldChar>
      </w:r>
      <w:r w:rsidR="00E5280F">
        <w:instrText xml:space="preserve"> ADDIN EN.CITE.DATA </w:instrText>
      </w:r>
      <w:r w:rsidR="00E5280F">
        <w:fldChar w:fldCharType="end"/>
      </w:r>
      <w:r w:rsidR="00494D8F">
        <w:fldChar w:fldCharType="separate"/>
      </w:r>
      <w:r w:rsidR="00E5280F">
        <w:t>(4)</w:t>
      </w:r>
      <w:r w:rsidR="00494D8F">
        <w:fldChar w:fldCharType="end"/>
      </w:r>
      <w:r w:rsidRPr="00C0707A">
        <w:t>, a representative Colombian population</w:t>
      </w:r>
      <w:r w:rsidR="00494D8F">
        <w:t xml:space="preserve"> </w:t>
      </w:r>
      <w:r w:rsidR="00786CCE">
        <w:fldChar w:fldCharType="begin">
          <w:fldData xml:space="preserve">PEVuZE5vdGU+PENpdGU+PEF1dGhvcj5Lb2NhbGV2ZW50PC9BdXRob3I+PFllYXI+MjAxNDwvWWVh
cj48UmVjTnVtPjE1NDY8L1JlY051bT48RGlzcGxheVRleHQ+KDUpPC9EaXNwbGF5VGV4dD48cmVj
b3JkPjxyZWMtbnVtYmVyPjE1NDY8L3JlYy1udW1iZXI+PGZvcmVpZ24ta2V5cz48a2V5IGFwcD0i
RU4iIGRiLWlkPSI5c2Q1MmFwZmNhdHpyNGVhczJjNTB4djV3MjJmcnZkMHNwOTIiIHRpbWVzdGFt
cD0iMTU4ODYwOTM0MiI+MTU0Njwva2V5PjwvZm9yZWlnbi1rZXlzPjxyZWYtdHlwZSBuYW1lPSJK
b3VybmFsIEFydGljbGUiPjE3PC9yZWYtdHlwZT48Y29udHJpYnV0b3JzPjxhdXRob3JzPjxhdXRo
b3I+S29jYWxldmVudCwgUi4gRC48L2F1dGhvcj48YXV0aG9yPkZpbmNrLCBDLjwvYXV0aG9yPjxh
dXRob3I+SmltZW5lei1MZWFsLCBXLjwvYXV0aG9yPjxhdXRob3I+U2F1dGllciwgTC48L2F1dGhv
cj48YXV0aG9yPkhpbnosIEEuPC9hdXRob3I+PC9hdXRob3JzPjwvY29udHJpYnV0b3JzPjxhdXRo
LWFkZHJlc3M+RGVwYXJ0bWVudCBvZiBNZWRpY2FsIFBzeWNob2xvZ3kgYW5kIE1lZGljYWwgU29j
aW9sb2d5LCBVbml2ZXJzaXR5IG9mIExlaXB6aWcsIFBoLC1Sb3NlbnRoYWwtU3RyLCA1NSwgMDQx
MDMgTGVpcHppZywgR2VybWFueS4gYW5kcmVhcy5oaW56QG1lZGl6aW4udW5pLWxlaXB6aWcuZGUu
PC9hdXRoLWFkZHJlc3M+PHRpdGxlcz48dGl0bGU+U3RhbmRhcmRpemF0aW9uIG9mIHRoZSBDb2xv
bWJpYW4gdmVyc2lvbiBvZiB0aGUgUEhRLTQgaW4gdGhlIGdlbmVyYWwgcG9wdWxhdGlvbjwvdGl0
bGU+PHNlY29uZGFyeS10aXRsZT5CTUMgUHN5Y2hpYXRyeTwvc2Vjb25kYXJ5LXRpdGxlPjwvdGl0
bGVzPjxwZXJpb2RpY2FsPjxmdWxsLXRpdGxlPkJNQyBQc3ljaGlhdHJ5PC9mdWxsLXRpdGxlPjwv
cGVyaW9kaWNhbD48cGFnZXM+MjA1PC9wYWdlcz48dm9sdW1lPjE0PC92b2x1bWU+PGVkaXRpb24+
MjAxNC8wNy8yMDwvZWRpdGlvbj48a2V5d29yZHM+PGtleXdvcmQ+QWRvbGVzY2VudDwva2V5d29y
ZD48a2V5d29yZD5BZHVsdDwva2V5d29yZD48a2V5d29yZD5BZ2VkPC9rZXl3b3JkPjxrZXl3b3Jk
PkFueGlldHkgRGlzb3JkZXJzLypkaWFnbm9zaXM8L2tleXdvcmQ+PGtleXdvcmQ+Q29sb21iaWEv
ZXRobm9sb2d5PC9rZXl3b3JkPjxrZXl3b3JkPkRlcHJlc3NpdmUgRGlzb3JkZXIvKmRpYWdub3Np
czwva2V5d29yZD48a2V5d29yZD5GYWN0b3IgQW5hbHlzaXMsIFN0YXRpc3RpY2FsPC9rZXl3b3Jk
PjxrZXl3b3JkPkZlbWFsZTwva2V5d29yZD48a2V5d29yZD5IaXNwYW5pYyBBbWVyaWNhbnM8L2tl
eXdvcmQ+PGtleXdvcmQ+SHVtYW5zPC9rZXl3b3JkPjxrZXl3b3JkPk1hbGU8L2tleXdvcmQ+PGtl
eXdvcmQ+TWlkZGxlIEFnZWQ8L2tleXdvcmQ+PGtleXdvcmQ+UHN5Y2hvbWV0cmljcy9zdGF0aXN0
aWNzICZhbXA7IG51bWVyaWNhbCBkYXRhPC9rZXl3b3JkPjxrZXl3b3JkPlJlcHJvZHVjaWJpbGl0
eSBvZiBSZXN1bHRzPC9rZXl3b3JkPjxrZXl3b3JkPlN1cnZleXMgYW5kIFF1ZXN0aW9ubmFpcmVz
LypzdGFuZGFyZHM8L2tleXdvcmQ+PGtleXdvcmQ+WW91bmcgQWR1bHQ8L2tleXdvcmQ+PC9rZXl3
b3Jkcz48ZGF0ZXM+PHllYXI+MjAxNDwveWVhcj48cHViLWRhdGVzPjxkYXRlPkp1bCAxOTwvZGF0
ZT48L3B1Yi1kYXRlcz48L2RhdGVzPjxpc2JuPjE0NzEtMjQ0WCAoRWxlY3Ryb25pYykmI3hEOzE0
NzEtMjQ0WCAoTGlua2luZyk8L2lzYm4+PGFjY2Vzc2lvbi1udW0+MjUwMzc3MDY8L2FjY2Vzc2lv
bi1udW0+PHVybHM+PHJlbGF0ZWQtdXJscz48dXJsPmh0dHBzOi8vd3d3Lm5jYmkubmxtLm5paC5n
b3YvcHVibWVkLzI1MDM3NzA2PC91cmw+PHVybD5odHRwczovL3d3dy5uY2JpLm5sbS5uaWguZ292
L3BtYy9hcnRpY2xlcy9QTUM0MjIzNjM3L3BkZi8xNDcxLTI0NFgtMTQtMjA1LnBkZjwvdXJsPjwv
cmVsYXRlZC11cmxzPjwvdXJscz48Y3VzdG9tMj5QTUM0MjIzNjM3PC9jdXN0b20yPjxlbGVjdHJv
bmljLXJlc291cmNlLW51bT4xMC4xMTg2LzE0NzEtMjQ0WC0xNC0yMDU8L2VsZWN0cm9uaWMtcmVz
b3VyY2UtbnVtPjwvcmVjb3JkPjwvQ2l0ZT48L0VuZE5vdGU+
</w:fldData>
        </w:fldChar>
      </w:r>
      <w:r w:rsidR="00E5280F">
        <w:instrText xml:space="preserve"> ADDIN EN.CITE </w:instrText>
      </w:r>
      <w:r w:rsidR="00E5280F">
        <w:fldChar w:fldCharType="begin">
          <w:fldData xml:space="preserve">PEVuZE5vdGU+PENpdGU+PEF1dGhvcj5Lb2NhbGV2ZW50PC9BdXRob3I+PFllYXI+MjAxNDwvWWVh
cj48UmVjTnVtPjE1NDY8L1JlY051bT48RGlzcGxheVRleHQ+KDUpPC9EaXNwbGF5VGV4dD48cmVj
b3JkPjxyZWMtbnVtYmVyPjE1NDY8L3JlYy1udW1iZXI+PGZvcmVpZ24ta2V5cz48a2V5IGFwcD0i
RU4iIGRiLWlkPSI5c2Q1MmFwZmNhdHpyNGVhczJjNTB4djV3MjJmcnZkMHNwOTIiIHRpbWVzdGFt
cD0iMTU4ODYwOTM0MiI+MTU0Njwva2V5PjwvZm9yZWlnbi1rZXlzPjxyZWYtdHlwZSBuYW1lPSJK
b3VybmFsIEFydGljbGUiPjE3PC9yZWYtdHlwZT48Y29udHJpYnV0b3JzPjxhdXRob3JzPjxhdXRo
b3I+S29jYWxldmVudCwgUi4gRC48L2F1dGhvcj48YXV0aG9yPkZpbmNrLCBDLjwvYXV0aG9yPjxh
dXRob3I+SmltZW5lei1MZWFsLCBXLjwvYXV0aG9yPjxhdXRob3I+U2F1dGllciwgTC48L2F1dGhv
cj48YXV0aG9yPkhpbnosIEEuPC9hdXRob3I+PC9hdXRob3JzPjwvY29udHJpYnV0b3JzPjxhdXRo
LWFkZHJlc3M+RGVwYXJ0bWVudCBvZiBNZWRpY2FsIFBzeWNob2xvZ3kgYW5kIE1lZGljYWwgU29j
aW9sb2d5LCBVbml2ZXJzaXR5IG9mIExlaXB6aWcsIFBoLC1Sb3NlbnRoYWwtU3RyLCA1NSwgMDQx
MDMgTGVpcHppZywgR2VybWFueS4gYW5kcmVhcy5oaW56QG1lZGl6aW4udW5pLWxlaXB6aWcuZGUu
PC9hdXRoLWFkZHJlc3M+PHRpdGxlcz48dGl0bGU+U3RhbmRhcmRpemF0aW9uIG9mIHRoZSBDb2xv
bWJpYW4gdmVyc2lvbiBvZiB0aGUgUEhRLTQgaW4gdGhlIGdlbmVyYWwgcG9wdWxhdGlvbjwvdGl0
bGU+PHNlY29uZGFyeS10aXRsZT5CTUMgUHN5Y2hpYXRyeTwvc2Vjb25kYXJ5LXRpdGxlPjwvdGl0
bGVzPjxwZXJpb2RpY2FsPjxmdWxsLXRpdGxlPkJNQyBQc3ljaGlhdHJ5PC9mdWxsLXRpdGxlPjwv
cGVyaW9kaWNhbD48cGFnZXM+MjA1PC9wYWdlcz48dm9sdW1lPjE0PC92b2x1bWU+PGVkaXRpb24+
MjAxNC8wNy8yMDwvZWRpdGlvbj48a2V5d29yZHM+PGtleXdvcmQ+QWRvbGVzY2VudDwva2V5d29y
ZD48a2V5d29yZD5BZHVsdDwva2V5d29yZD48a2V5d29yZD5BZ2VkPC9rZXl3b3JkPjxrZXl3b3Jk
PkFueGlldHkgRGlzb3JkZXJzLypkaWFnbm9zaXM8L2tleXdvcmQ+PGtleXdvcmQ+Q29sb21iaWEv
ZXRobm9sb2d5PC9rZXl3b3JkPjxrZXl3b3JkPkRlcHJlc3NpdmUgRGlzb3JkZXIvKmRpYWdub3Np
czwva2V5d29yZD48a2V5d29yZD5GYWN0b3IgQW5hbHlzaXMsIFN0YXRpc3RpY2FsPC9rZXl3b3Jk
PjxrZXl3b3JkPkZlbWFsZTwva2V5d29yZD48a2V5d29yZD5IaXNwYW5pYyBBbWVyaWNhbnM8L2tl
eXdvcmQ+PGtleXdvcmQ+SHVtYW5zPC9rZXl3b3JkPjxrZXl3b3JkPk1hbGU8L2tleXdvcmQ+PGtl
eXdvcmQ+TWlkZGxlIEFnZWQ8L2tleXdvcmQ+PGtleXdvcmQ+UHN5Y2hvbWV0cmljcy9zdGF0aXN0
aWNzICZhbXA7IG51bWVyaWNhbCBkYXRhPC9rZXl3b3JkPjxrZXl3b3JkPlJlcHJvZHVjaWJpbGl0
eSBvZiBSZXN1bHRzPC9rZXl3b3JkPjxrZXl3b3JkPlN1cnZleXMgYW5kIFF1ZXN0aW9ubmFpcmVz
LypzdGFuZGFyZHM8L2tleXdvcmQ+PGtleXdvcmQ+WW91bmcgQWR1bHQ8L2tleXdvcmQ+PC9rZXl3
b3Jkcz48ZGF0ZXM+PHllYXI+MjAxNDwveWVhcj48cHViLWRhdGVzPjxkYXRlPkp1bCAxOTwvZGF0
ZT48L3B1Yi1kYXRlcz48L2RhdGVzPjxpc2JuPjE0NzEtMjQ0WCAoRWxlY3Ryb25pYykmI3hEOzE0
NzEtMjQ0WCAoTGlua2luZyk8L2lzYm4+PGFjY2Vzc2lvbi1udW0+MjUwMzc3MDY8L2FjY2Vzc2lv
bi1udW0+PHVybHM+PHJlbGF0ZWQtdXJscz48dXJsPmh0dHBzOi8vd3d3Lm5jYmkubmxtLm5paC5n
b3YvcHVibWVkLzI1MDM3NzA2PC91cmw+PHVybD5odHRwczovL3d3dy5uY2JpLm5sbS5uaWguZ292
L3BtYy9hcnRpY2xlcy9QTUM0MjIzNjM3L3BkZi8xNDcxLTI0NFgtMTQtMjA1LnBkZjwvdXJsPjwv
cmVsYXRlZC11cmxzPjwvdXJscz48Y3VzdG9tMj5QTUM0MjIzNjM3PC9jdXN0b20yPjxlbGVjdHJv
bmljLXJlc291cmNlLW51bT4xMC4xMTg2LzE0NzEtMjQ0WC0xNC0yMDU8L2VsZWN0cm9uaWMtcmVz
b3VyY2UtbnVtPjwvcmVjb3JkPjwvQ2l0ZT48L0VuZE5vdGU+
</w:fldData>
        </w:fldChar>
      </w:r>
      <w:r w:rsidR="00E5280F">
        <w:instrText xml:space="preserve"> ADDIN EN.CITE.DATA </w:instrText>
      </w:r>
      <w:r w:rsidR="00E5280F">
        <w:fldChar w:fldCharType="end"/>
      </w:r>
      <w:r w:rsidR="00786CCE">
        <w:fldChar w:fldCharType="separate"/>
      </w:r>
      <w:r w:rsidR="00E5280F">
        <w:t>(5)</w:t>
      </w:r>
      <w:r w:rsidR="00786CCE">
        <w:fldChar w:fldCharType="end"/>
      </w:r>
      <w:r w:rsidRPr="00C0707A">
        <w:t xml:space="preserve">, and from the UK BioBank (NB-restricted age limit </w:t>
      </w:r>
      <w:r w:rsidR="00786CCE">
        <w:fldChar w:fldCharType="begin">
          <w:fldData xml:space="preserve">PEVuZE5vdGU+PENpdGU+PEF1dGhvcj5CYXR0eTwvQXV0aG9yPjxZZWFyPjIwMTY8L1llYXI+PFJl
Y051bT4xNTQyPC9SZWNOdW0+PERpc3BsYXlUZXh0Pig2KTwvRGlzcGxheVRleHQ+PHJlY29yZD48
cmVjLW51bWJlcj4xNTQyPC9yZWMtbnVtYmVyPjxmb3JlaWduLWtleXM+PGtleSBhcHA9IkVOIiBk
Yi1pZD0iOXNkNTJhcGZjYXR6cjRlYXMyYzUweHY1dzIyZnJ2ZDBzcDkyIiB0aW1lc3RhbXA9IjE1
ODg2MDgzNDIiPjE1NDI8L2tleT48L2ZvcmVpZ24ta2V5cz48cmVmLXR5cGUgbmFtZT0iSm91cm5h
bCBBcnRpY2xlIj4xNzwvcmVmLXR5cGU+PGNvbnRyaWJ1dG9ycz48YXV0aG9ycz48YXV0aG9yPkJh
dHR5LCBHLiBELjwvYXV0aG9yPjxhdXRob3I+TWNJbnRvc2gsIEEuIE0uPC9hdXRob3I+PGF1dGhv
cj5SdXNzLCBULiBDLjwvYXV0aG9yPjxhdXRob3I+RGVhcnksIEkuIEouPC9hdXRob3I+PGF1dGhv
cj5HYWxlLCBDLiBSLjwvYXV0aG9yPjwvYXV0aG9ycz48L2NvbnRyaWJ1dG9ycz48YXV0aC1hZGRy
ZXNzPkRlcGFydG1lbnQgb2YgRXBpZGVtaW9sb2d5IGFuZCBQdWJsaWMgSGVhbHRoLCBVbml2ZXJz
aXR5IENvbGxlZ2UgTG9uZG9uLCBMb25kb24sIFVLLiYjeEQ7RGl2aXNpb24gb2YgUHN5Y2hpYXRy
eSwgVW5pdmVyc2l0eSBvZiBFZGluYnVyZ2gsIEVkaW5idXJnaCwgVUsuJiN4RDtDZW50cmUgZm9y
IENvZ25pdGl2ZSBBZ2VpbmcgYW5kIENvZ25pdGl2ZSBFcGlkZW1pb2xvZ3ksIFVuaXZlcnNpdHkg
b2YgRWRpbmJ1cmdoLCBFZGluYnVyZ2gsIFVLLiYjeEQ7Q2VudHJlIGZvciBDb2duaXRpdmUgQWdl
aW5nIGFuZCBDb2duaXRpdmUgRXBpZGVtaW9sb2d5LCBVbml2ZXJzaXR5IG9mIEVkaW5idXJnaCwg
RWRpbmJ1cmdoLCBVSyBNUkMgTGlmZWNvdXJzZSBFcGlkZW1pb2xvZ3kgVW5pdCwgVW5pdmVyc2l0
eSBvZiBTb3V0aGFtcHRvbiwgU291dGhhbXB0b24sIFVLLjwvYXV0aC1hZGRyZXNzPjx0aXRsZXM+
PHRpdGxlPlBzeWNob2xvZ2ljYWwgZGlzdHJlc3MsIG5ldXJvdGljaXNtLCBhbmQgY2F1c2Utc3Bl
Y2lmaWMgbW9ydGFsaXR5OiBlYXJseSBwcm9zcGVjdGl2ZSBldmlkZW5jZSBmcm9tIFVLIEJpb2Jh
bms8L3RpdGxlPjxzZWNvbmRhcnktdGl0bGU+SiBFcGlkZW1pb2wgQ29tbXVuaXR5IEhlYWx0aDwv
c2Vjb25kYXJ5LXRpdGxlPjwvdGl0bGVzPjxwZXJpb2RpY2FsPjxmdWxsLXRpdGxlPkogRXBpZGVt
aW9sIENvbW11bml0eSBIZWFsdGg8L2Z1bGwtdGl0bGU+PC9wZXJpb2RpY2FsPjxwYWdlcz4xMTM2
LTExMzk8L3BhZ2VzPjx2b2x1bWU+NzA8L3ZvbHVtZT48bnVtYmVyPjExPC9udW1iZXI+PGVkaXRp
b24+MjAxNi8wOC8xNjwvZWRpdGlvbj48a2V5d29yZHM+PGtleXdvcmQ+QWR1bHQ8L2tleXdvcmQ+
PGtleXdvcmQ+QWdlZDwva2V5d29yZD48a2V5d29yZD4qQ2F1c2Ugb2YgRGVhdGg8L2tleXdvcmQ+
PGtleXdvcmQ+RmVtYWxlPC9rZXl3b3JkPjxrZXl3b3JkPkh1bWFuczwva2V5d29yZD48a2V5d29y
ZD5NYWxlPC9rZXl3b3JkPjxrZXl3b3JkPk1pZGRsZSBBZ2VkPC9rZXl3b3JkPjxrZXl3b3JkPipO
ZXVyb3RpY2lzbTwva2V5d29yZD48a2V5d29yZD5Qcm9zcGVjdGl2ZSBTdHVkaWVzPC9rZXl3b3Jk
PjxrZXl3b3JkPlJpc2sgRmFjdG9yczwva2V5d29yZD48a2V5d29yZD5TZXZlcml0eSBvZiBJbGxu
ZXNzIEluZGV4PC9rZXl3b3JkPjxrZXl3b3JkPlN0cmVzcywgUHN5Y2hvbG9naWNhbC8qZXBpZGVt
aW9sb2d5PC9rZXl3b3JkPjxrZXl3b3JkPlN1cnZleXMgYW5kIFF1ZXN0aW9ubmFpcmVzPC9rZXl3
b3JkPjxrZXl3b3JkPlVuaXRlZCBLaW5nZG9tL2VwaWRlbWlvbG9neTwva2V5d29yZD48a2V5d29y
ZD4qQ29ob3J0IHN0dWRpZXM8L2tleXdvcmQ+PGtleXdvcmQ+KkRlcHJlc3Npb248L2tleXdvcmQ+
PGtleXdvcmQ+KkVwaWRlbWlvbG9neTwva2V5d29yZD48a2V5d29yZD4qTW9ydGFsaXR5PC9rZXl3
b3JkPjwva2V5d29yZHM+PGRhdGVzPjx5ZWFyPjIwMTY8L3llYXI+PHB1Yi1kYXRlcz48ZGF0ZT5O
b3Y8L2RhdGU+PC9wdWItZGF0ZXM+PC9kYXRlcz48aXNibj4xNDcwLTI3MzggKEVsZWN0cm9uaWMp
JiN4RDswMTQzLTAwNVggKExpbmtpbmcpPC9pc2JuPjxhY2Nlc3Npb24tbnVtPjI3NTIwNTMzPC9h
Y2Nlc3Npb24tbnVtPjx1cmxzPjxyZWxhdGVkLXVybHM+PHVybD5odHRwczovL3d3dy5uY2JpLm5s
bS5uaWguZ292L3B1Ym1lZC8yNzUyMDUzMzwvdXJsPjx1cmw+aHR0cHM6Ly9qZWNoLmJtai5jb20v
Y29udGVudC9qZWNoLzcwLzExLzExMzYuZnVsbC5wZGY8L3VybD48L3JlbGF0ZWQtdXJscz48L3Vy
bHM+PGN1c3RvbTI+UE1DNTU0MTE3NTwvY3VzdG9tMj48ZWxlY3Ryb25pYy1yZXNvdXJjZS1udW0+
MTAuMTEzNi9qZWNoLTIwMTYtMjA3MjY3PC9lbGVjdHJvbmljLXJlc291cmNlLW51bT48L3JlY29y
ZD48L0NpdGU+PC9FbmROb3RlPgB=
</w:fldData>
        </w:fldChar>
      </w:r>
      <w:r w:rsidR="00E5280F">
        <w:instrText xml:space="preserve"> ADDIN EN.CITE </w:instrText>
      </w:r>
      <w:r w:rsidR="00E5280F">
        <w:fldChar w:fldCharType="begin">
          <w:fldData xml:space="preserve">PEVuZE5vdGU+PENpdGU+PEF1dGhvcj5CYXR0eTwvQXV0aG9yPjxZZWFyPjIwMTY8L1llYXI+PFJl
Y051bT4xNTQyPC9SZWNOdW0+PERpc3BsYXlUZXh0Pig2KTwvRGlzcGxheVRleHQ+PHJlY29yZD48
cmVjLW51bWJlcj4xNTQyPC9yZWMtbnVtYmVyPjxmb3JlaWduLWtleXM+PGtleSBhcHA9IkVOIiBk
Yi1pZD0iOXNkNTJhcGZjYXR6cjRlYXMyYzUweHY1dzIyZnJ2ZDBzcDkyIiB0aW1lc3RhbXA9IjE1
ODg2MDgzNDIiPjE1NDI8L2tleT48L2ZvcmVpZ24ta2V5cz48cmVmLXR5cGUgbmFtZT0iSm91cm5h
bCBBcnRpY2xlIj4xNzwvcmVmLXR5cGU+PGNvbnRyaWJ1dG9ycz48YXV0aG9ycz48YXV0aG9yPkJh
dHR5LCBHLiBELjwvYXV0aG9yPjxhdXRob3I+TWNJbnRvc2gsIEEuIE0uPC9hdXRob3I+PGF1dGhv
cj5SdXNzLCBULiBDLjwvYXV0aG9yPjxhdXRob3I+RGVhcnksIEkuIEouPC9hdXRob3I+PGF1dGhv
cj5HYWxlLCBDLiBSLjwvYXV0aG9yPjwvYXV0aG9ycz48L2NvbnRyaWJ1dG9ycz48YXV0aC1hZGRy
ZXNzPkRlcGFydG1lbnQgb2YgRXBpZGVtaW9sb2d5IGFuZCBQdWJsaWMgSGVhbHRoLCBVbml2ZXJz
aXR5IENvbGxlZ2UgTG9uZG9uLCBMb25kb24sIFVLLiYjeEQ7RGl2aXNpb24gb2YgUHN5Y2hpYXRy
eSwgVW5pdmVyc2l0eSBvZiBFZGluYnVyZ2gsIEVkaW5idXJnaCwgVUsuJiN4RDtDZW50cmUgZm9y
IENvZ25pdGl2ZSBBZ2VpbmcgYW5kIENvZ25pdGl2ZSBFcGlkZW1pb2xvZ3ksIFVuaXZlcnNpdHkg
b2YgRWRpbmJ1cmdoLCBFZGluYnVyZ2gsIFVLLiYjeEQ7Q2VudHJlIGZvciBDb2duaXRpdmUgQWdl
aW5nIGFuZCBDb2duaXRpdmUgRXBpZGVtaW9sb2d5LCBVbml2ZXJzaXR5IG9mIEVkaW5idXJnaCwg
RWRpbmJ1cmdoLCBVSyBNUkMgTGlmZWNvdXJzZSBFcGlkZW1pb2xvZ3kgVW5pdCwgVW5pdmVyc2l0
eSBvZiBTb3V0aGFtcHRvbiwgU291dGhhbXB0b24sIFVLLjwvYXV0aC1hZGRyZXNzPjx0aXRsZXM+
PHRpdGxlPlBzeWNob2xvZ2ljYWwgZGlzdHJlc3MsIG5ldXJvdGljaXNtLCBhbmQgY2F1c2Utc3Bl
Y2lmaWMgbW9ydGFsaXR5OiBlYXJseSBwcm9zcGVjdGl2ZSBldmlkZW5jZSBmcm9tIFVLIEJpb2Jh
bms8L3RpdGxlPjxzZWNvbmRhcnktdGl0bGU+SiBFcGlkZW1pb2wgQ29tbXVuaXR5IEhlYWx0aDwv
c2Vjb25kYXJ5LXRpdGxlPjwvdGl0bGVzPjxwZXJpb2RpY2FsPjxmdWxsLXRpdGxlPkogRXBpZGVt
aW9sIENvbW11bml0eSBIZWFsdGg8L2Z1bGwtdGl0bGU+PC9wZXJpb2RpY2FsPjxwYWdlcz4xMTM2
LTExMzk8L3BhZ2VzPjx2b2x1bWU+NzA8L3ZvbHVtZT48bnVtYmVyPjExPC9udW1iZXI+PGVkaXRp
b24+MjAxNi8wOC8xNjwvZWRpdGlvbj48a2V5d29yZHM+PGtleXdvcmQ+QWR1bHQ8L2tleXdvcmQ+
PGtleXdvcmQ+QWdlZDwva2V5d29yZD48a2V5d29yZD4qQ2F1c2Ugb2YgRGVhdGg8L2tleXdvcmQ+
PGtleXdvcmQ+RmVtYWxlPC9rZXl3b3JkPjxrZXl3b3JkPkh1bWFuczwva2V5d29yZD48a2V5d29y
ZD5NYWxlPC9rZXl3b3JkPjxrZXl3b3JkPk1pZGRsZSBBZ2VkPC9rZXl3b3JkPjxrZXl3b3JkPipO
ZXVyb3RpY2lzbTwva2V5d29yZD48a2V5d29yZD5Qcm9zcGVjdGl2ZSBTdHVkaWVzPC9rZXl3b3Jk
PjxrZXl3b3JkPlJpc2sgRmFjdG9yczwva2V5d29yZD48a2V5d29yZD5TZXZlcml0eSBvZiBJbGxu
ZXNzIEluZGV4PC9rZXl3b3JkPjxrZXl3b3JkPlN0cmVzcywgUHN5Y2hvbG9naWNhbC8qZXBpZGVt
aW9sb2d5PC9rZXl3b3JkPjxrZXl3b3JkPlN1cnZleXMgYW5kIFF1ZXN0aW9ubmFpcmVzPC9rZXl3
b3JkPjxrZXl3b3JkPlVuaXRlZCBLaW5nZG9tL2VwaWRlbWlvbG9neTwva2V5d29yZD48a2V5d29y
ZD4qQ29ob3J0IHN0dWRpZXM8L2tleXdvcmQ+PGtleXdvcmQ+KkRlcHJlc3Npb248L2tleXdvcmQ+
PGtleXdvcmQ+KkVwaWRlbWlvbG9neTwva2V5d29yZD48a2V5d29yZD4qTW9ydGFsaXR5PC9rZXl3
b3JkPjwva2V5d29yZHM+PGRhdGVzPjx5ZWFyPjIwMTY8L3llYXI+PHB1Yi1kYXRlcz48ZGF0ZT5O
b3Y8L2RhdGU+PC9wdWItZGF0ZXM+PC9kYXRlcz48aXNibj4xNDcwLTI3MzggKEVsZWN0cm9uaWMp
JiN4RDswMTQzLTAwNVggKExpbmtpbmcpPC9pc2JuPjxhY2Nlc3Npb24tbnVtPjI3NTIwNTMzPC9h
Y2Nlc3Npb24tbnVtPjx1cmxzPjxyZWxhdGVkLXVybHM+PHVybD5odHRwczovL3d3dy5uY2JpLm5s
bS5uaWguZ292L3B1Ym1lZC8yNzUyMDUzMzwvdXJsPjx1cmw+aHR0cHM6Ly9qZWNoLmJtai5jb20v
Y29udGVudC9qZWNoLzcwLzExLzExMzYuZnVsbC5wZGY8L3VybD48L3JlbGF0ZWQtdXJscz48L3Vy
bHM+PGN1c3RvbTI+UE1DNTU0MTE3NTwvY3VzdG9tMj48ZWxlY3Ryb25pYy1yZXNvdXJjZS1udW0+
MTAuMTEzNi9qZWNoLTIwMTYtMjA3MjY3PC9lbGVjdHJvbmljLXJlc291cmNlLW51bT48L3JlY29y
ZD48L0NpdGU+PC9FbmROb3RlPgB=
</w:fldData>
        </w:fldChar>
      </w:r>
      <w:r w:rsidR="00E5280F">
        <w:instrText xml:space="preserve"> ADDIN EN.CITE.DATA </w:instrText>
      </w:r>
      <w:r w:rsidR="00E5280F">
        <w:fldChar w:fldCharType="end"/>
      </w:r>
      <w:r w:rsidR="00786CCE">
        <w:fldChar w:fldCharType="separate"/>
      </w:r>
      <w:r w:rsidR="00E5280F">
        <w:t>(6)</w:t>
      </w:r>
      <w:r w:rsidR="00786CCE">
        <w:fldChar w:fldCharType="end"/>
      </w:r>
      <w:r w:rsidRPr="00C0707A">
        <w:t xml:space="preserve">). </w:t>
      </w:r>
      <w:r w:rsidR="00696117">
        <w:t xml:space="preserve">In these groups, </w:t>
      </w:r>
      <w:r w:rsidRPr="00C0707A">
        <w:t>approximately 75% of the population show no mental distress (scores of 0 to 2).</w:t>
      </w:r>
    </w:p>
    <w:p w14:paraId="772A3F26" w14:textId="2282839E" w:rsidR="00CC5157" w:rsidRDefault="00E47344" w:rsidP="00916262">
      <w:pPr>
        <w:pStyle w:val="EndNoteBibliographyTitle"/>
        <w:numPr>
          <w:ilvl w:val="1"/>
          <w:numId w:val="2"/>
        </w:numPr>
        <w:spacing w:line="23" w:lineRule="atLeast"/>
        <w:jc w:val="left"/>
      </w:pPr>
      <w:r>
        <w:t>50.1% of th</w:t>
      </w:r>
      <w:r w:rsidR="00696117">
        <w:t>e current</w:t>
      </w:r>
      <w:r>
        <w:t xml:space="preserve"> sample show mental distress</w:t>
      </w:r>
    </w:p>
    <w:p w14:paraId="3711E8D4" w14:textId="6BBC43DE" w:rsidR="000F142A" w:rsidRPr="00C0707A" w:rsidRDefault="000F142A" w:rsidP="00916262">
      <w:pPr>
        <w:pStyle w:val="EndNoteBibliographyTitle"/>
        <w:spacing w:line="23" w:lineRule="atLeast"/>
        <w:ind w:left="714" w:hanging="357"/>
        <w:jc w:val="left"/>
      </w:pPr>
      <w:r>
        <w:t xml:space="preserve">We can split results from the PHQ4 to indicate possible anxiety and possible depression. </w:t>
      </w:r>
    </w:p>
    <w:p w14:paraId="515B8524" w14:textId="53CCC780" w:rsidR="009A11F3" w:rsidRDefault="00E47344" w:rsidP="00916262">
      <w:pPr>
        <w:pStyle w:val="EndNoteBibliographyTitle"/>
        <w:numPr>
          <w:ilvl w:val="1"/>
          <w:numId w:val="2"/>
        </w:numPr>
        <w:spacing w:line="23" w:lineRule="atLeast"/>
        <w:jc w:val="left"/>
      </w:pPr>
      <w:r>
        <w:t>27.7% show possible anxiety</w:t>
      </w:r>
    </w:p>
    <w:p w14:paraId="7C3A6EDE" w14:textId="1FB0BD68" w:rsidR="00CA701C" w:rsidRDefault="00CA701C" w:rsidP="00916262">
      <w:pPr>
        <w:pStyle w:val="EndNoteBibliographyTitle"/>
        <w:numPr>
          <w:ilvl w:val="1"/>
          <w:numId w:val="2"/>
        </w:numPr>
        <w:spacing w:line="23" w:lineRule="atLeast"/>
        <w:jc w:val="left"/>
      </w:pPr>
      <w:r>
        <w:t>26.8% show possible depression</w:t>
      </w:r>
    </w:p>
    <w:p w14:paraId="5A5EF4A7" w14:textId="3B402571" w:rsidR="00CA701C" w:rsidRDefault="000455B9" w:rsidP="00916262">
      <w:pPr>
        <w:pStyle w:val="EndNoteBibliographyTitle"/>
        <w:spacing w:line="23" w:lineRule="atLeast"/>
        <w:ind w:left="714" w:hanging="357"/>
        <w:jc w:val="left"/>
      </w:pPr>
      <w:r>
        <w:t>C</w:t>
      </w:r>
      <w:r w:rsidR="0061272F">
        <w:t>ompared to results from the English national cohort study of flooding and health</w:t>
      </w:r>
      <w:r>
        <w:t xml:space="preserve"> </w:t>
      </w:r>
      <w:r>
        <w:fldChar w:fldCharType="begin">
          <w:fldData xml:space="preserve">PEVuZE5vdGU+PENpdGU+PEF1dGhvcj5XYWl0ZTwvQXV0aG9yPjxZZWFyPjIwMTc8L1llYXI+PFJl
Y051bT4xNTQ0PC9SZWNOdW0+PERpc3BsYXlUZXh0Pig3KTwvRGlzcGxheVRleHQ+PHJlY29yZD48
cmVjLW51bWJlcj4xNTQ0PC9yZWMtbnVtYmVyPjxmb3JlaWduLWtleXM+PGtleSBhcHA9IkVOIiBk
Yi1pZD0iOXNkNTJhcGZjYXR6cjRlYXMyYzUweHY1dzIyZnJ2ZDBzcDkyIiB0aW1lc3RhbXA9IjE1
ODg2MDg0OTIiPjE1NDQ8L2tleT48L2ZvcmVpZ24ta2V5cz48cmVmLXR5cGUgbmFtZT0iSm91cm5h
bCBBcnRpY2xlIj4xNzwvcmVmLXR5cGU+PGNvbnRyaWJ1dG9ycz48YXV0aG9ycz48YXV0aG9yPldh
aXRlLCBULiBELjwvYXV0aG9yPjxhdXRob3I+Q2hhaW50YXJsaSwgSy48L2F1dGhvcj48YXV0aG9y
PkJlY2ssIEMuIFIuPC9hdXRob3I+PGF1dGhvcj5Cb25lLCBBLjwvYXV0aG9yPjxhdXRob3I+QW1s
b3QsIFIuPC9hdXRob3I+PGF1dGhvcj5Lb3ZhdHMsIFMuPC9hdXRob3I+PGF1dGhvcj5SZWFjaGVy
LCBNLjwvYXV0aG9yPjxhdXRob3I+QXJtc3Ryb25nLCBCLjwvYXV0aG9yPjxhdXRob3I+TGVvbmFy
ZGksIEcuPC9hdXRob3I+PGF1dGhvcj5SdWJpbiwgRy4gSi48L2F1dGhvcj48YXV0aG9yPk9saXZl
ciwgSS48L2F1dGhvcj48L2F1dGhvcnM+PC9jb250cmlidXRvcnM+PGF1dGgtYWRkcmVzcz5GaWVs
ZCBFcGlkZW1pb2xvZ3kgVHJhaW5pbmcgUHJvZ3JhbW1lLCBQdWJsaWMgSGVhbHRoIEVuZ2xhbmQs
IEJyaXN0b2wsIFVLLiYjeEQ7RXVyb3BlYW4gUHJvZ3JhbW1lIGZvciBJbnRlcnZlbnRpb25hbCBF
cGlkZW1pb2xvZ3kgVHJhaW5pbmcsIFN0b2NraG9sbSwgU3dlZGVuLiYjeEQ7RmllbGQgRXBpZGVt
aW9sb2d5IFNlcnZpY2UsIFB1YmxpYyBIZWFsdGggRW5nbGFuZCwgMiBSaXZlcmdhdGUsIEJTMSA2
RUgsIEJyaXN0b2wsIFVLLiYjeEQ7U2Nob29sIG9mIFNvY2lhbCBhbmQgQ29tbXVuaXR5IE1lZGlj
aW5lLCBVbml2ZXJzaXR5IG9mIEJyaXN0b2wsIEJyaXN0b2wsIFVLLiYjeEQ7TklIUiBIZWFsdGgg
UHJvdGVjdGlvbiBSZXNlYXJjaCBVbml0IGluIEV2YWx1YXRpb24gb2YgSW50ZXJ2ZW50aW9ucyBh
dCB0aGUgVW5pdmVyc2l0eSBvZiBCcmlzdG9sLCBCcmlzdG9sLCBVSy4mI3hEO0NlbnRyZSBmb3Ig
UmFkaWF0aW9uLCBDaGVtaWNhbHMgYW5kIEVudmlyb25tZW50YWwgSGF6YXJkcywgUHVibGljIEhl
YWx0aCBFbmdsYW5kLCAxMzMtMTU1IFdhdGVybG9vIFJvYWQsIENoaWx0b24sIFNFMSA4IFVHLCBM
b25kb24sIFVLLiYjeEQ7RW1lcmdlbmN5IFJlc3BvbnNlIERlcGFydG1lbnQsIFB1YmxpYyBIZWFs
dGggRW5nbGFuZCwgUG9ydG9uIERvd24sIFdpbHRzLCBTUDQgMEpHLCBTYWxpc2J1cnksIFVLLiYj
eEQ7TklIUiBIZWFsdGggUHJvdGVjdGlvbiBSZXNlYXJjaCBVbml0IGluIEVudmlyb25tZW50YWwg
Q2hhbmdlIGFuZCBIZWFsdGggYXQgdGhlIExvbmRvbiBTY2hvb2wgb2YgSHlnaWVuZSBhbmQgVHJv
cGljYWwgTWVkaWNpbmUsIDE1LTE3IFRhdmlzdG9jayBQbGFjZSwgTG9uZG9uLCBXQzFIIDlTSCwg
VUsuJiN4RDtGaWVsZCBFcGlkZW1pb2xvZ3kgU2VydmljZSwgUHVibGljIEhlYWx0aCBFbmdsYW5k
LCBDYW1icmlkZ2UsIFVLLiYjeEQ7UHVibGljIEhlYWx0aCBFbmdsYW5kLCBDaGlsdG9uLCBEaWRj
b3QsIE9YMTEgT1JRLCBPeG9uLCBVSy4mI3hEO0RlcGFydG1lbnQgb2YgUHN5Y2hvbG9naWNhbCBN
ZWRpY2luZSwgV2VzdG9uIEVkdWNhdGlvbiBDZW50cmUsIEtpbmcmYXBvcztzIENvbGxlZ2UgTG9u
ZG9uIE5JSFIgSGVhbHRoIFByb3RlY3Rpb24gUmVzZWFyY2ggVW5pdCBpbiBFbWVyZ2VuY3kgUHJl
cGFyZWRuZXNzIGFuZCBSZXNwb25zZSwgQ3V0Y29tYmUgUm9hZCwgU0U1IDlSSiwgTG9uZG9uLCBV
Sy4mI3hEO0ZpZWxkIEVwaWRlbWlvbG9neSBTZXJ2aWNlLCBQdWJsaWMgSGVhbHRoIEVuZ2xhbmQs
IDIgUml2ZXJnYXRlLCBCUzEgNkVILCBCcmlzdG9sLCBVSy4gaXNhYmVsLm9saXZlckBwaGUuZ292
LnVrLiYjeEQ7U2Nob29sIG9mIFNvY2lhbCBhbmQgQ29tbXVuaXR5IE1lZGljaW5lLCBVbml2ZXJz
aXR5IG9mIEJyaXN0b2wsIEJyaXN0b2wsIFVLLiBpc2FiZWwub2xpdmVyQHBoZS5nb3YudWsuJiN4
RDtOSUhSIEhlYWx0aCBQcm90ZWN0aW9uIFJlc2VhcmNoIFVuaXQgaW4gRXZhbHVhdGlvbiBvZiBJ
bnRlcnZlbnRpb25zIGF0IHRoZSBVbml2ZXJzaXR5IG9mIEJyaXN0b2wsIEJyaXN0b2wsIFVLLiBp
c2FiZWwub2xpdmVyQHBoZS5nb3YudWsuPC9hdXRoLWFkZHJlc3M+PHRpdGxlcz48dGl0bGU+VGhl
IEVuZ2xpc2ggbmF0aW9uYWwgY29ob3J0IHN0dWR5IG9mIGZsb29kaW5nIGFuZCBoZWFsdGg6IGNy
b3NzLXNlY3Rpb25hbCBhbmFseXNpcyBvZiBtZW50YWwgaGVhbHRoIG91dGNvbWVzIGF0IHllYXIg
b25lPC90aXRsZT48c2Vjb25kYXJ5LXRpdGxlPkJNQyBQdWJsaWMgSGVhbHRoPC9zZWNvbmRhcnkt
dGl0bGU+PC90aXRsZXM+PHBlcmlvZGljYWw+PGZ1bGwtdGl0bGU+Qk1DIFB1YmxpYyBIZWFsdGg8
L2Z1bGwtdGl0bGU+PC9wZXJpb2RpY2FsPjxwYWdlcz4xMjk8L3BhZ2VzPjx2b2x1bWU+MTc8L3Zv
bHVtZT48bnVtYmVyPjE8L251bWJlcj48ZWRpdGlvbj4yMDE3LzAxLzI5PC9lZGl0aW9uPjxrZXl3
b3Jkcz48a2V5d29yZD5BZHVsdDwva2V5d29yZD48a2V5d29yZD5BbnhpZXR5L2VwaWRlbWlvbG9n
eTwva2V5d29yZD48a2V5d29yZD5Db2hvcnQgU3R1ZGllczwva2V5d29yZD48a2V5d29yZD5Db21v
cmJpZGl0eTwva2V5d29yZD48a2V5d29yZD5Dcm9zcy1TZWN0aW9uYWwgU3R1ZGllczwva2V5d29y
ZD48a2V5d29yZD5EZXByZXNzaW9uL2VwaWRlbWlvbG9neTwva2V5d29yZD48a2V5d29yZD5Fbmds
YW5kL2VwaWRlbWlvbG9neTwva2V5d29yZD48a2V5d29yZD5GZW1hbGU8L2tleXdvcmQ+PGtleXdv
cmQ+KkZsb29kczwva2V5d29yZD48a2V5d29yZD5IdW1hbnM8L2tleXdvcmQ+PGtleXdvcmQ+TWFs
ZTwva2V5d29yZD48a2V5d29yZD5NZW50YWwgSGVhbHRoLypzdGF0aXN0aWNzICZhbXA7IG51bWVy
aWNhbCBkYXRhPC9rZXl3b3JkPjxrZXl3b3JkPk1pZGRsZSBBZ2VkPC9rZXl3b3JkPjxrZXl3b3Jk
Pk9kZHMgUmF0aW88L2tleXdvcmQ+PGtleXdvcmQ+UHJldmFsZW5jZTwva2V5d29yZD48a2V5d29y
ZD5TdHJlc3MgRGlzb3JkZXJzLCBQb3N0LVRyYXVtYXRpYy8qZXBpZGVtaW9sb2d5PC9rZXl3b3Jk
Pjwva2V5d29yZHM+PGRhdGVzPjx5ZWFyPjIwMTc8L3llYXI+PHB1Yi1kYXRlcz48ZGF0ZT5KYW4g
Mjg8L2RhdGU+PC9wdWItZGF0ZXM+PC9kYXRlcz48aXNibj4xNDcxLTI0NTggKEVsZWN0cm9uaWMp
JiN4RDsxNDcxLTI0NTggKExpbmtpbmcpPC9pc2JuPjxhY2Nlc3Npb24tbnVtPjI4MTI5NzUyPC9h
Y2Nlc3Npb24tbnVtPjx1cmxzPjxyZWxhdGVkLXVybHM+PHVybD5odHRwczovL3d3dy5uY2JpLm5s
bS5uaWguZ292L3B1Ym1lZC8yODEyOTc1MjwvdXJsPjx1cmw+aHR0cHM6Ly93d3cubmNiaS5ubG0u
bmloLmdvdi9wbWMvYXJ0aWNsZXMvUE1DNTI3MzgxNi9wZGYvMTI4ODlfMjAxNl9BcnRpY2xlXzQw
MDAucGRmPC91cmw+PC9yZWxhdGVkLXVybHM+PC91cmxzPjxjdXN0b20yPlBNQzUyNzM4MTY8L2N1
c3RvbTI+PGVsZWN0cm9uaWMtcmVzb3VyY2UtbnVtPjEwLjExODYvczEyODg5LTAxNi00MDAwLTI8
L2VsZWN0cm9uaWMtcmVzb3VyY2UtbnVtPjwvcmVjb3JkPjwvQ2l0ZT48L0VuZE5vdGU+AG==
</w:fldData>
        </w:fldChar>
      </w:r>
      <w:r w:rsidR="00E5280F">
        <w:instrText xml:space="preserve"> ADDIN EN.CITE </w:instrText>
      </w:r>
      <w:r w:rsidR="00E5280F">
        <w:fldChar w:fldCharType="begin">
          <w:fldData xml:space="preserve">PEVuZE5vdGU+PENpdGU+PEF1dGhvcj5XYWl0ZTwvQXV0aG9yPjxZZWFyPjIwMTc8L1llYXI+PFJl
Y051bT4xNTQ0PC9SZWNOdW0+PERpc3BsYXlUZXh0Pig3KTwvRGlzcGxheVRleHQ+PHJlY29yZD48
cmVjLW51bWJlcj4xNTQ0PC9yZWMtbnVtYmVyPjxmb3JlaWduLWtleXM+PGtleSBhcHA9IkVOIiBk
Yi1pZD0iOXNkNTJhcGZjYXR6cjRlYXMyYzUweHY1dzIyZnJ2ZDBzcDkyIiB0aW1lc3RhbXA9IjE1
ODg2MDg0OTIiPjE1NDQ8L2tleT48L2ZvcmVpZ24ta2V5cz48cmVmLXR5cGUgbmFtZT0iSm91cm5h
bCBBcnRpY2xlIj4xNzwvcmVmLXR5cGU+PGNvbnRyaWJ1dG9ycz48YXV0aG9ycz48YXV0aG9yPldh
aXRlLCBULiBELjwvYXV0aG9yPjxhdXRob3I+Q2hhaW50YXJsaSwgSy48L2F1dGhvcj48YXV0aG9y
PkJlY2ssIEMuIFIuPC9hdXRob3I+PGF1dGhvcj5Cb25lLCBBLjwvYXV0aG9yPjxhdXRob3I+QW1s
b3QsIFIuPC9hdXRob3I+PGF1dGhvcj5Lb3ZhdHMsIFMuPC9hdXRob3I+PGF1dGhvcj5SZWFjaGVy
LCBNLjwvYXV0aG9yPjxhdXRob3I+QXJtc3Ryb25nLCBCLjwvYXV0aG9yPjxhdXRob3I+TGVvbmFy
ZGksIEcuPC9hdXRob3I+PGF1dGhvcj5SdWJpbiwgRy4gSi48L2F1dGhvcj48YXV0aG9yPk9saXZl
ciwgSS48L2F1dGhvcj48L2F1dGhvcnM+PC9jb250cmlidXRvcnM+PGF1dGgtYWRkcmVzcz5GaWVs
ZCBFcGlkZW1pb2xvZ3kgVHJhaW5pbmcgUHJvZ3JhbW1lLCBQdWJsaWMgSGVhbHRoIEVuZ2xhbmQs
IEJyaXN0b2wsIFVLLiYjeEQ7RXVyb3BlYW4gUHJvZ3JhbW1lIGZvciBJbnRlcnZlbnRpb25hbCBF
cGlkZW1pb2xvZ3kgVHJhaW5pbmcsIFN0b2NraG9sbSwgU3dlZGVuLiYjeEQ7RmllbGQgRXBpZGVt
aW9sb2d5IFNlcnZpY2UsIFB1YmxpYyBIZWFsdGggRW5nbGFuZCwgMiBSaXZlcmdhdGUsIEJTMSA2
RUgsIEJyaXN0b2wsIFVLLiYjeEQ7U2Nob29sIG9mIFNvY2lhbCBhbmQgQ29tbXVuaXR5IE1lZGlj
aW5lLCBVbml2ZXJzaXR5IG9mIEJyaXN0b2wsIEJyaXN0b2wsIFVLLiYjeEQ7TklIUiBIZWFsdGgg
UHJvdGVjdGlvbiBSZXNlYXJjaCBVbml0IGluIEV2YWx1YXRpb24gb2YgSW50ZXJ2ZW50aW9ucyBh
dCB0aGUgVW5pdmVyc2l0eSBvZiBCcmlzdG9sLCBCcmlzdG9sLCBVSy4mI3hEO0NlbnRyZSBmb3Ig
UmFkaWF0aW9uLCBDaGVtaWNhbHMgYW5kIEVudmlyb25tZW50YWwgSGF6YXJkcywgUHVibGljIEhl
YWx0aCBFbmdsYW5kLCAxMzMtMTU1IFdhdGVybG9vIFJvYWQsIENoaWx0b24sIFNFMSA4IFVHLCBM
b25kb24sIFVLLiYjeEQ7RW1lcmdlbmN5IFJlc3BvbnNlIERlcGFydG1lbnQsIFB1YmxpYyBIZWFs
dGggRW5nbGFuZCwgUG9ydG9uIERvd24sIFdpbHRzLCBTUDQgMEpHLCBTYWxpc2J1cnksIFVLLiYj
eEQ7TklIUiBIZWFsdGggUHJvdGVjdGlvbiBSZXNlYXJjaCBVbml0IGluIEVudmlyb25tZW50YWwg
Q2hhbmdlIGFuZCBIZWFsdGggYXQgdGhlIExvbmRvbiBTY2hvb2wgb2YgSHlnaWVuZSBhbmQgVHJv
cGljYWwgTWVkaWNpbmUsIDE1LTE3IFRhdmlzdG9jayBQbGFjZSwgTG9uZG9uLCBXQzFIIDlTSCwg
VUsuJiN4RDtGaWVsZCBFcGlkZW1pb2xvZ3kgU2VydmljZSwgUHVibGljIEhlYWx0aCBFbmdsYW5k
LCBDYW1icmlkZ2UsIFVLLiYjeEQ7UHVibGljIEhlYWx0aCBFbmdsYW5kLCBDaGlsdG9uLCBEaWRj
b3QsIE9YMTEgT1JRLCBPeG9uLCBVSy4mI3hEO0RlcGFydG1lbnQgb2YgUHN5Y2hvbG9naWNhbCBN
ZWRpY2luZSwgV2VzdG9uIEVkdWNhdGlvbiBDZW50cmUsIEtpbmcmYXBvcztzIENvbGxlZ2UgTG9u
ZG9uIE5JSFIgSGVhbHRoIFByb3RlY3Rpb24gUmVzZWFyY2ggVW5pdCBpbiBFbWVyZ2VuY3kgUHJl
cGFyZWRuZXNzIGFuZCBSZXNwb25zZSwgQ3V0Y29tYmUgUm9hZCwgU0U1IDlSSiwgTG9uZG9uLCBV
Sy4mI3hEO0ZpZWxkIEVwaWRlbWlvbG9neSBTZXJ2aWNlLCBQdWJsaWMgSGVhbHRoIEVuZ2xhbmQs
IDIgUml2ZXJnYXRlLCBCUzEgNkVILCBCcmlzdG9sLCBVSy4gaXNhYmVsLm9saXZlckBwaGUuZ292
LnVrLiYjeEQ7U2Nob29sIG9mIFNvY2lhbCBhbmQgQ29tbXVuaXR5IE1lZGljaW5lLCBVbml2ZXJz
aXR5IG9mIEJyaXN0b2wsIEJyaXN0b2wsIFVLLiBpc2FiZWwub2xpdmVyQHBoZS5nb3YudWsuJiN4
RDtOSUhSIEhlYWx0aCBQcm90ZWN0aW9uIFJlc2VhcmNoIFVuaXQgaW4gRXZhbHVhdGlvbiBvZiBJ
bnRlcnZlbnRpb25zIGF0IHRoZSBVbml2ZXJzaXR5IG9mIEJyaXN0b2wsIEJyaXN0b2wsIFVLLiBp
c2FiZWwub2xpdmVyQHBoZS5nb3YudWsuPC9hdXRoLWFkZHJlc3M+PHRpdGxlcz48dGl0bGU+VGhl
IEVuZ2xpc2ggbmF0aW9uYWwgY29ob3J0IHN0dWR5IG9mIGZsb29kaW5nIGFuZCBoZWFsdGg6IGNy
b3NzLXNlY3Rpb25hbCBhbmFseXNpcyBvZiBtZW50YWwgaGVhbHRoIG91dGNvbWVzIGF0IHllYXIg
b25lPC90aXRsZT48c2Vjb25kYXJ5LXRpdGxlPkJNQyBQdWJsaWMgSGVhbHRoPC9zZWNvbmRhcnkt
dGl0bGU+PC90aXRsZXM+PHBlcmlvZGljYWw+PGZ1bGwtdGl0bGU+Qk1DIFB1YmxpYyBIZWFsdGg8
L2Z1bGwtdGl0bGU+PC9wZXJpb2RpY2FsPjxwYWdlcz4xMjk8L3BhZ2VzPjx2b2x1bWU+MTc8L3Zv
bHVtZT48bnVtYmVyPjE8L251bWJlcj48ZWRpdGlvbj4yMDE3LzAxLzI5PC9lZGl0aW9uPjxrZXl3
b3Jkcz48a2V5d29yZD5BZHVsdDwva2V5d29yZD48a2V5d29yZD5BbnhpZXR5L2VwaWRlbWlvbG9n
eTwva2V5d29yZD48a2V5d29yZD5Db2hvcnQgU3R1ZGllczwva2V5d29yZD48a2V5d29yZD5Db21v
cmJpZGl0eTwva2V5d29yZD48a2V5d29yZD5Dcm9zcy1TZWN0aW9uYWwgU3R1ZGllczwva2V5d29y
ZD48a2V5d29yZD5EZXByZXNzaW9uL2VwaWRlbWlvbG9neTwva2V5d29yZD48a2V5d29yZD5Fbmds
YW5kL2VwaWRlbWlvbG9neTwva2V5d29yZD48a2V5d29yZD5GZW1hbGU8L2tleXdvcmQ+PGtleXdv
cmQ+KkZsb29kczwva2V5d29yZD48a2V5d29yZD5IdW1hbnM8L2tleXdvcmQ+PGtleXdvcmQ+TWFs
ZTwva2V5d29yZD48a2V5d29yZD5NZW50YWwgSGVhbHRoLypzdGF0aXN0aWNzICZhbXA7IG51bWVy
aWNhbCBkYXRhPC9rZXl3b3JkPjxrZXl3b3JkPk1pZGRsZSBBZ2VkPC9rZXl3b3JkPjxrZXl3b3Jk
Pk9kZHMgUmF0aW88L2tleXdvcmQ+PGtleXdvcmQ+UHJldmFsZW5jZTwva2V5d29yZD48a2V5d29y
ZD5TdHJlc3MgRGlzb3JkZXJzLCBQb3N0LVRyYXVtYXRpYy8qZXBpZGVtaW9sb2d5PC9rZXl3b3Jk
Pjwva2V5d29yZHM+PGRhdGVzPjx5ZWFyPjIwMTc8L3llYXI+PHB1Yi1kYXRlcz48ZGF0ZT5KYW4g
Mjg8L2RhdGU+PC9wdWItZGF0ZXM+PC9kYXRlcz48aXNibj4xNDcxLTI0NTggKEVsZWN0cm9uaWMp
JiN4RDsxNDcxLTI0NTggKExpbmtpbmcpPC9pc2JuPjxhY2Nlc3Npb24tbnVtPjI4MTI5NzUyPC9h
Y2Nlc3Npb24tbnVtPjx1cmxzPjxyZWxhdGVkLXVybHM+PHVybD5odHRwczovL3d3dy5uY2JpLm5s
bS5uaWguZ292L3B1Ym1lZC8yODEyOTc1MjwvdXJsPjx1cmw+aHR0cHM6Ly93d3cubmNiaS5ubG0u
bmloLmdvdi9wbWMvYXJ0aWNsZXMvUE1DNTI3MzgxNi9wZGYvMTI4ODlfMjAxNl9BcnRpY2xlXzQw
MDAucGRmPC91cmw+PC9yZWxhdGVkLXVybHM+PC91cmxzPjxjdXN0b20yPlBNQzUyNzM4MTY8L2N1
c3RvbTI+PGVsZWN0cm9uaWMtcmVzb3VyY2UtbnVtPjEwLjExODYvczEyODg5LTAxNi00MDAwLTI8
L2VsZWN0cm9uaWMtcmVzb3VyY2UtbnVtPjwvcmVjb3JkPjwvQ2l0ZT48L0VuZE5vdGU+AG==
</w:fldData>
        </w:fldChar>
      </w:r>
      <w:r w:rsidR="00E5280F">
        <w:instrText xml:space="preserve"> ADDIN EN.CITE.DATA </w:instrText>
      </w:r>
      <w:r w:rsidR="00E5280F">
        <w:fldChar w:fldCharType="end"/>
      </w:r>
      <w:r>
        <w:fldChar w:fldCharType="separate"/>
      </w:r>
      <w:r w:rsidR="00E5280F">
        <w:t>(7)</w:t>
      </w:r>
      <w:r>
        <w:fldChar w:fldCharType="end"/>
      </w:r>
      <w:r>
        <w:t xml:space="preserve">, this sample </w:t>
      </w:r>
      <w:r w:rsidR="007A1A4E">
        <w:t xml:space="preserve">has higher levels of depression </w:t>
      </w:r>
      <w:r w:rsidR="00696C86">
        <w:t>than those disrupted by flooding (</w:t>
      </w:r>
      <w:r w:rsidR="007A1A4E">
        <w:t>flooded population: 20.1%)</w:t>
      </w:r>
      <w:r w:rsidR="007A1A4E" w:rsidRPr="007A1A4E">
        <w:t xml:space="preserve"> </w:t>
      </w:r>
      <w:r w:rsidR="007A1A4E">
        <w:t xml:space="preserve">and similar levels of probable anxiety </w:t>
      </w:r>
      <w:r w:rsidR="00696C86">
        <w:t xml:space="preserve">than those disrupted by flooding </w:t>
      </w:r>
      <w:r w:rsidR="007A1A4E">
        <w:t>(flooded population: 28.3%).</w:t>
      </w:r>
    </w:p>
    <w:p w14:paraId="6B009057" w14:textId="1F2C40F9" w:rsidR="00F26D06" w:rsidRDefault="00F26D06" w:rsidP="00916262">
      <w:pPr>
        <w:pStyle w:val="EndNoteBibliographyTitle"/>
        <w:spacing w:line="23" w:lineRule="atLeast"/>
        <w:ind w:left="714" w:hanging="357"/>
        <w:jc w:val="left"/>
      </w:pPr>
      <w:r>
        <w:t xml:space="preserve">Due to different </w:t>
      </w:r>
      <w:r w:rsidR="00E10D41">
        <w:t xml:space="preserve">analysis methods used, we did not work out the amount of the variance explained by each analysis for this outcome. Instead we looked at the effect size of </w:t>
      </w:r>
      <w:r w:rsidR="004F4A10">
        <w:t>independent variables</w:t>
      </w:r>
      <w:r w:rsidR="00127FEB">
        <w:t xml:space="preserve"> </w:t>
      </w:r>
      <w:r w:rsidR="00127FEB">
        <w:fldChar w:fldCharType="begin">
          <w:fldData xml:space="preserve">PEVuZE5vdGU+PENpdGU+PEF1dGhvcj5DaGVuPC9BdXRob3I+PFllYXI+MjAxMDwvWWVhcj48UmVj
TnVtPjExMzA8L1JlY051bT48RGlzcGxheVRleHQ+KDgpPC9EaXNwbGF5VGV4dD48cmVjb3JkPjxy
ZWMtbnVtYmVyPjExMzA8L3JlYy1udW1iZXI+PGZvcmVpZ24ta2V5cz48a2V5IGFwcD0iRU4iIGRi
LWlkPSI5c2Q1MmFwZmNhdHpyNGVhczJjNTB4djV3MjJmcnZkMHNwOTIiIHRpbWVzdGFtcD0iMTU3
MjYxOTAwMiI+MTEzMDwva2V5PjwvZm9yZWlnbi1rZXlzPjxyZWYtdHlwZSBuYW1lPSJKb3VybmFs
IEFydGljbGUiPjE3PC9yZWYtdHlwZT48Y29udHJpYnV0b3JzPjxhdXRob3JzPjxhdXRob3I+Q2hl
biwgSC4gTi48L2F1dGhvcj48YXV0aG9yPkNvaGVuLCBQLjwvYXV0aG9yPjxhdXRob3I+Q2hlbiwg
Uy48L2F1dGhvcj48L2F1dGhvcnM+PC9jb250cmlidXRvcnM+PGF1dGgtYWRkcmVzcz5OZXcgWW9y
ayBTdGF0ZSBQc3ljaGlhdCBJbnN0ICZhbXA7IEhvc3AsIERpdiBCaW9zdGF0LCBOZXcgWW9yaywg
TlkgMTAwMzIgVVNBJiN4RDtOZXcgWW9yayBTdGF0ZSBQc3ljaGlhdCBJbnN0ICZhbXA7IEhvc3As
IERpdiBFcGlkZW1pb2wsIE5ldyBZb3JrLCBOWSAxMDAzMiBVU0EmI3hEO0NvbHVtYmlhIFVuaXYs
IENvbGwgUGh5cyAmYW1wOyBTdXJnLCBEZXB0IFBzeWNoaWF0LCBOZXcgWW9yaywgTlkgMTAwMjcg
VVNBJiN4RDtTVU5ZIFN0b255IEJyb29rLCBTY2ggTWVkLCBXaW50aHJvcCBVbml2IEhvc3AsIE9m
ZiBIbHRoIE91dGNvbWVzIFJlcywgTWluZW9sYSwgTlkgVVNBJiN4RDtDb2x1bWJpYSBVbml2LCBT
Y2ggUHVibCBIbHRoLCBEZXB0IEVwaWRlbWlvbCwgTmV3IFlvcmssIE5ZIFVTQSYjeEQ7SGx0aCBD
YW5hZGEsIFN0cmF0ZWcgUG9saWN5IEJyYW5jaCwgT3R0YXdhLCBPTiBLMUEgMEwyLCBDYW5hZGE8
L2F1dGgtYWRkcmVzcz48dGl0bGVzPjx0aXRsZT5Ib3cgQmlnIGlzIGEgQmlnIE9kZHMgUmF0aW8/
IEludGVycHJldGluZyB0aGUgTWFnbml0dWRlcyBvZiBPZGRzIFJhdGlvcyBpbiBFcGlkZW1pb2xv
Z2ljYWwgU3R1ZGllczwvdGl0bGU+PHNlY29uZGFyeS10aXRsZT5Db21tdW5pY2F0aW9ucyBpbiBT
dGF0aXN0aWNzLVNpbXVsYXRpb24gYW5kIENvbXB1dGF0aW9uPC9zZWNvbmRhcnktdGl0bGU+PGFs
dC10aXRsZT5Db21tdW4gU3RhdC1TaW11bCBDPC9hbHQtdGl0bGU+PC90aXRsZXM+PHBlcmlvZGlj
YWw+PGZ1bGwtdGl0bGU+Q29tbXVuaWNhdGlvbnMgaW4gU3RhdGlzdGljcy1TaW11bGF0aW9uIGFu
ZCBDb21wdXRhdGlvbjwvZnVsbC10aXRsZT48YWJici0xPkNvbW11biBTdGF0LVNpbXVsIEM8L2Fi
YnItMT48L3BlcmlvZGljYWw+PGFsdC1wZXJpb2RpY2FsPjxmdWxsLXRpdGxlPkNvbW11bmljYXRp
b25zIGluIFN0YXRpc3RpY3MtU2ltdWxhdGlvbiBhbmQgQ29tcHV0YXRpb248L2Z1bGwtdGl0bGU+
PGFiYnItMT5Db21tdW4gU3RhdC1TaW11bCBDPC9hYmJyLTE+PC9hbHQtcGVyaW9kaWNhbD48cGFn
ZXM+ODYwLTg2NDwvcGFnZXM+PHZvbHVtZT4zOTwvdm9sdW1lPjxudW1iZXI+NDwvbnVtYmVyPjxr
ZXl3b3Jkcz48a2V5d29yZD5lZmZlY3Qgc2l6ZTwva2V5d29yZD48a2V5d29yZD5lcGlkZW1pb2xv
Z2ljYWwgc3R1ZHk8L2tleXdvcmQ+PGtleXdvcmQ+bG9naXN0aWMgcmVncmVzc2lvbjwva2V5d29y
ZD48a2V5d29yZD5vZGRzIHJhdGlvPC9rZXl3b3JkPjxrZXl3b3JkPnJpc2sgZmFjdG9yPC9rZXl3
b3JkPjxrZXl3b3JkPm1pc2xlYWQ8L2tleXdvcmQ+PC9rZXl3b3Jkcz48ZGF0ZXM+PHllYXI+MjAx
MDwveWVhcj48L2RhdGVzPjxpc2JuPjAzNjEtMDkxODwvaXNibj48YWNjZXNzaW9uLW51bT5XT1M6
MDAwMjc3NDYzMzAwMDE1PC9hY2Nlc3Npb24tbnVtPjx1cmxzPjxyZWxhdGVkLXVybHM+PHVybD4m
bHQ7R28gdG8gSVNJJmd0OzovL1dPUzowMDAyNzc0NjMzMDAwMTU8L3VybD48dXJsPmh0dHBzOi8v
d3d3LnRhbmRmb25saW5lLmNvbS9kb2kvcGRmLzEwLjEwODAvMDM2MTA5MTEwMDM2NTAzODM/bmVl
ZEFjY2Vzcz10cnVlPC91cmw+PC9yZWxhdGVkLXVybHM+PC91cmxzPjxlbGVjdHJvbmljLXJlc291
cmNlLW51bT5QaWkgOTIwOTY3NTYyJiN4RDsxMC4xMDgwLzAzNjEwOTExMDAzNjUwMzgzPC9lbGVj
dHJvbmljLXJlc291cmNlLW51bT48bGFuZ3VhZ2U+RW5nbGlzaDwvbGFuZ3VhZ2U+PC9yZWNvcmQ+
PC9DaXRlPjwvRW5kTm90ZT4A
</w:fldData>
        </w:fldChar>
      </w:r>
      <w:r w:rsidR="00127FEB">
        <w:instrText xml:space="preserve"> ADDIN EN.CITE </w:instrText>
      </w:r>
      <w:r w:rsidR="00127FEB">
        <w:fldChar w:fldCharType="begin">
          <w:fldData xml:space="preserve">PEVuZE5vdGU+PENpdGU+PEF1dGhvcj5DaGVuPC9BdXRob3I+PFllYXI+MjAxMDwvWWVhcj48UmVj
TnVtPjExMzA8L1JlY051bT48RGlzcGxheVRleHQ+KDgpPC9EaXNwbGF5VGV4dD48cmVjb3JkPjxy
ZWMtbnVtYmVyPjExMzA8L3JlYy1udW1iZXI+PGZvcmVpZ24ta2V5cz48a2V5IGFwcD0iRU4iIGRi
LWlkPSI5c2Q1MmFwZmNhdHpyNGVhczJjNTB4djV3MjJmcnZkMHNwOTIiIHRpbWVzdGFtcD0iMTU3
MjYxOTAwMiI+MTEzMDwva2V5PjwvZm9yZWlnbi1rZXlzPjxyZWYtdHlwZSBuYW1lPSJKb3VybmFs
IEFydGljbGUiPjE3PC9yZWYtdHlwZT48Y29udHJpYnV0b3JzPjxhdXRob3JzPjxhdXRob3I+Q2hl
biwgSC4gTi48L2F1dGhvcj48YXV0aG9yPkNvaGVuLCBQLjwvYXV0aG9yPjxhdXRob3I+Q2hlbiwg
Uy48L2F1dGhvcj48L2F1dGhvcnM+PC9jb250cmlidXRvcnM+PGF1dGgtYWRkcmVzcz5OZXcgWW9y
ayBTdGF0ZSBQc3ljaGlhdCBJbnN0ICZhbXA7IEhvc3AsIERpdiBCaW9zdGF0LCBOZXcgWW9yaywg
TlkgMTAwMzIgVVNBJiN4RDtOZXcgWW9yayBTdGF0ZSBQc3ljaGlhdCBJbnN0ICZhbXA7IEhvc3As
IERpdiBFcGlkZW1pb2wsIE5ldyBZb3JrLCBOWSAxMDAzMiBVU0EmI3hEO0NvbHVtYmlhIFVuaXYs
IENvbGwgUGh5cyAmYW1wOyBTdXJnLCBEZXB0IFBzeWNoaWF0LCBOZXcgWW9yaywgTlkgMTAwMjcg
VVNBJiN4RDtTVU5ZIFN0b255IEJyb29rLCBTY2ggTWVkLCBXaW50aHJvcCBVbml2IEhvc3AsIE9m
ZiBIbHRoIE91dGNvbWVzIFJlcywgTWluZW9sYSwgTlkgVVNBJiN4RDtDb2x1bWJpYSBVbml2LCBT
Y2ggUHVibCBIbHRoLCBEZXB0IEVwaWRlbWlvbCwgTmV3IFlvcmssIE5ZIFVTQSYjeEQ7SGx0aCBD
YW5hZGEsIFN0cmF0ZWcgUG9saWN5IEJyYW5jaCwgT3R0YXdhLCBPTiBLMUEgMEwyLCBDYW5hZGE8
L2F1dGgtYWRkcmVzcz48dGl0bGVzPjx0aXRsZT5Ib3cgQmlnIGlzIGEgQmlnIE9kZHMgUmF0aW8/
IEludGVycHJldGluZyB0aGUgTWFnbml0dWRlcyBvZiBPZGRzIFJhdGlvcyBpbiBFcGlkZW1pb2xv
Z2ljYWwgU3R1ZGllczwvdGl0bGU+PHNlY29uZGFyeS10aXRsZT5Db21tdW5pY2F0aW9ucyBpbiBT
dGF0aXN0aWNzLVNpbXVsYXRpb24gYW5kIENvbXB1dGF0aW9uPC9zZWNvbmRhcnktdGl0bGU+PGFs
dC10aXRsZT5Db21tdW4gU3RhdC1TaW11bCBDPC9hbHQtdGl0bGU+PC90aXRsZXM+PHBlcmlvZGlj
YWw+PGZ1bGwtdGl0bGU+Q29tbXVuaWNhdGlvbnMgaW4gU3RhdGlzdGljcy1TaW11bGF0aW9uIGFu
ZCBDb21wdXRhdGlvbjwvZnVsbC10aXRsZT48YWJici0xPkNvbW11biBTdGF0LVNpbXVsIEM8L2Fi
YnItMT48L3BlcmlvZGljYWw+PGFsdC1wZXJpb2RpY2FsPjxmdWxsLXRpdGxlPkNvbW11bmljYXRp
b25zIGluIFN0YXRpc3RpY3MtU2ltdWxhdGlvbiBhbmQgQ29tcHV0YXRpb248L2Z1bGwtdGl0bGU+
PGFiYnItMT5Db21tdW4gU3RhdC1TaW11bCBDPC9hYmJyLTE+PC9hbHQtcGVyaW9kaWNhbD48cGFn
ZXM+ODYwLTg2NDwvcGFnZXM+PHZvbHVtZT4zOTwvdm9sdW1lPjxudW1iZXI+NDwvbnVtYmVyPjxr
ZXl3b3Jkcz48a2V5d29yZD5lZmZlY3Qgc2l6ZTwva2V5d29yZD48a2V5d29yZD5lcGlkZW1pb2xv
Z2ljYWwgc3R1ZHk8L2tleXdvcmQ+PGtleXdvcmQ+bG9naXN0aWMgcmVncmVzc2lvbjwva2V5d29y
ZD48a2V5d29yZD5vZGRzIHJhdGlvPC9rZXl3b3JkPjxrZXl3b3JkPnJpc2sgZmFjdG9yPC9rZXl3
b3JkPjxrZXl3b3JkPm1pc2xlYWQ8L2tleXdvcmQ+PC9rZXl3b3Jkcz48ZGF0ZXM+PHllYXI+MjAx
MDwveWVhcj48L2RhdGVzPjxpc2JuPjAzNjEtMDkxODwvaXNibj48YWNjZXNzaW9uLW51bT5XT1M6
MDAwMjc3NDYzMzAwMDE1PC9hY2Nlc3Npb24tbnVtPjx1cmxzPjxyZWxhdGVkLXVybHM+PHVybD4m
bHQ7R28gdG8gSVNJJmd0OzovL1dPUzowMDAyNzc0NjMzMDAwMTU8L3VybD48dXJsPmh0dHBzOi8v
d3d3LnRhbmRmb25saW5lLmNvbS9kb2kvcGRmLzEwLjEwODAvMDM2MTA5MTEwMDM2NTAzODM/bmVl
ZEFjY2Vzcz10cnVlPC91cmw+PC9yZWxhdGVkLXVybHM+PC91cmxzPjxlbGVjdHJvbmljLXJlc291
cmNlLW51bT5QaWkgOTIwOTY3NTYyJiN4RDsxMC4xMDgwLzAzNjEwOTExMDAzNjUwMzgzPC9lbGVj
dHJvbmljLXJlc291cmNlLW51bT48bGFuZ3VhZ2U+RW5nbGlzaDwvbGFuZ3VhZ2U+PC9yZWNvcmQ+
PC9DaXRlPjwvRW5kTm90ZT4A
</w:fldData>
        </w:fldChar>
      </w:r>
      <w:r w:rsidR="00127FEB">
        <w:instrText xml:space="preserve"> ADDIN EN.CITE.DATA </w:instrText>
      </w:r>
      <w:r w:rsidR="00127FEB">
        <w:fldChar w:fldCharType="end"/>
      </w:r>
      <w:r w:rsidR="00127FEB">
        <w:fldChar w:fldCharType="separate"/>
      </w:r>
      <w:r w:rsidR="00127FEB">
        <w:t>(8)</w:t>
      </w:r>
      <w:r w:rsidR="00127FEB">
        <w:fldChar w:fldCharType="end"/>
      </w:r>
      <w:r w:rsidR="00A63E4F">
        <w:t>.</w:t>
      </w:r>
    </w:p>
    <w:p w14:paraId="09BD6BDF" w14:textId="5AEE7636" w:rsidR="00924C1A" w:rsidRDefault="00924C1A" w:rsidP="00D0106E">
      <w:pPr>
        <w:pStyle w:val="EndNoteBibliographyTitle"/>
        <w:spacing w:line="23" w:lineRule="atLeast"/>
        <w:ind w:left="714" w:hanging="357"/>
        <w:jc w:val="left"/>
      </w:pPr>
      <w:r>
        <w:t>Factors associated with mental distress are shown in Table 1.</w:t>
      </w:r>
    </w:p>
    <w:p w14:paraId="54B4F228" w14:textId="6FB34374" w:rsidR="00D0106E" w:rsidRDefault="001762AF" w:rsidP="00D0106E">
      <w:pPr>
        <w:pStyle w:val="EndNoteBibliographyTitle"/>
        <w:spacing w:line="23" w:lineRule="atLeast"/>
        <w:ind w:left="714" w:hanging="357"/>
        <w:jc w:val="left"/>
      </w:pPr>
      <w:r>
        <w:t xml:space="preserve">We first investigated sociodemographic </w:t>
      </w:r>
      <w:r w:rsidR="00696C86">
        <w:t>factors</w:t>
      </w:r>
      <w:r>
        <w:t xml:space="preserve">. </w:t>
      </w:r>
      <w:r w:rsidR="00696C86">
        <w:t>Increased mental distress was associated with f</w:t>
      </w:r>
      <w:r w:rsidR="00D0106E">
        <w:t>emale gender, younger age, having a</w:t>
      </w:r>
      <w:r w:rsidR="00D0106E" w:rsidRPr="004C6307">
        <w:t xml:space="preserve"> dependent child in </w:t>
      </w:r>
      <w:r w:rsidR="00D0106E">
        <w:t xml:space="preserve">the </w:t>
      </w:r>
      <w:r w:rsidR="00D0106E" w:rsidRPr="004C6307">
        <w:t xml:space="preserve">household, </w:t>
      </w:r>
      <w:r w:rsidR="00D0106E">
        <w:t>having a</w:t>
      </w:r>
      <w:r w:rsidR="00D0106E" w:rsidRPr="004C6307">
        <w:t xml:space="preserve"> coronavirus-relevant health condition</w:t>
      </w:r>
      <w:r w:rsidR="00124194">
        <w:t>, having</w:t>
      </w:r>
      <w:r w:rsidR="00D0106E">
        <w:t xml:space="preserve"> </w:t>
      </w:r>
      <w:r w:rsidR="00D0106E" w:rsidRPr="004C6307">
        <w:t xml:space="preserve">a chronic mental health condition, </w:t>
      </w:r>
      <w:r w:rsidR="00D0106E">
        <w:t xml:space="preserve">having a </w:t>
      </w:r>
      <w:r w:rsidR="00D0106E" w:rsidRPr="004C6307">
        <w:t xml:space="preserve">household member </w:t>
      </w:r>
      <w:r w:rsidR="00D0106E">
        <w:t xml:space="preserve">who </w:t>
      </w:r>
      <w:r w:rsidR="00D0106E" w:rsidRPr="004C6307">
        <w:t>has chronic health condition, living in greater deprivation, not</w:t>
      </w:r>
      <w:r w:rsidR="00D0106E">
        <w:t xml:space="preserve"> being</w:t>
      </w:r>
      <w:r w:rsidR="00D0106E" w:rsidRPr="004C6307">
        <w:t xml:space="preserve"> in permanent employment, </w:t>
      </w:r>
      <w:r w:rsidR="00D0106E">
        <w:t xml:space="preserve">and living alone. </w:t>
      </w:r>
      <w:r w:rsidR="00F0731E">
        <w:t xml:space="preserve">Of these, having a chronic mental health condition </w:t>
      </w:r>
      <w:r w:rsidR="00DC5AB0">
        <w:t xml:space="preserve">had a medium effect size. All other sociodemographic </w:t>
      </w:r>
      <w:r w:rsidR="00696C86">
        <w:t xml:space="preserve">factors </w:t>
      </w:r>
      <w:r w:rsidR="00DC5AB0">
        <w:t>had a small effect.</w:t>
      </w:r>
      <w:r w:rsidR="00F0731E">
        <w:t xml:space="preserve"> </w:t>
      </w:r>
    </w:p>
    <w:p w14:paraId="3F98422B" w14:textId="7FE4A4A5" w:rsidR="00F5663D" w:rsidRDefault="00696C86" w:rsidP="00F5663D">
      <w:pPr>
        <w:pStyle w:val="EndNoteBibliographyTitle"/>
        <w:spacing w:line="23" w:lineRule="atLeast"/>
        <w:ind w:left="714" w:hanging="357"/>
        <w:jc w:val="left"/>
      </w:pPr>
      <w:r>
        <w:t xml:space="preserve">Increased mental distress was associated with </w:t>
      </w:r>
      <w:r w:rsidR="004C791B">
        <w:t xml:space="preserve">increased </w:t>
      </w:r>
      <w:r>
        <w:t>o</w:t>
      </w:r>
      <w:r w:rsidR="00F5663D">
        <w:t xml:space="preserve">verall worry about coronavirus, having gone out </w:t>
      </w:r>
      <w:r w:rsidR="0096331E">
        <w:t>to meet fri</w:t>
      </w:r>
      <w:r w:rsidR="00773C97">
        <w:t>e</w:t>
      </w:r>
      <w:r w:rsidR="0096331E">
        <w:t>nds and/or family in the last week</w:t>
      </w:r>
      <w:r w:rsidR="00F5663D">
        <w:t xml:space="preserve">, </w:t>
      </w:r>
      <w:r w:rsidR="00FA586D">
        <w:t>being the sole carer for dependent children, and thinking</w:t>
      </w:r>
      <w:r>
        <w:t xml:space="preserve"> that</w:t>
      </w:r>
      <w:r w:rsidR="00FA586D">
        <w:t xml:space="preserve"> you have had coronavirus. These </w:t>
      </w:r>
      <w:r>
        <w:t xml:space="preserve">factors </w:t>
      </w:r>
      <w:r w:rsidR="00FA586D">
        <w:t>all exerted medium sized effects on mental distress.</w:t>
      </w:r>
    </w:p>
    <w:p w14:paraId="00446AE3" w14:textId="6B840A2B" w:rsidR="00FE4586" w:rsidRDefault="00696C86" w:rsidP="00FE4586">
      <w:pPr>
        <w:pStyle w:val="EndNoteBibliographyTitle"/>
        <w:spacing w:line="23" w:lineRule="atLeast"/>
        <w:ind w:left="714" w:hanging="357"/>
        <w:jc w:val="left"/>
      </w:pPr>
      <w:r>
        <w:t>Increased mental distress was associated with poorer s</w:t>
      </w:r>
      <w:r w:rsidR="00FA586D">
        <w:t xml:space="preserve">elf-reported general </w:t>
      </w:r>
      <w:r w:rsidR="00566482">
        <w:t xml:space="preserve">health. This </w:t>
      </w:r>
      <w:r w:rsidR="005A2ACB">
        <w:t xml:space="preserve">effect size was </w:t>
      </w:r>
      <w:r w:rsidR="00DD11A7">
        <w:t xml:space="preserve">small, but borderline medium size. </w:t>
      </w:r>
      <w:r w:rsidR="004F4A10">
        <w:t>Increased mental distress was also associated with decreased m</w:t>
      </w:r>
      <w:r w:rsidR="00DD11A7">
        <w:t>ental wellbeing</w:t>
      </w:r>
      <w:r w:rsidR="004F4A10">
        <w:t>; this factor</w:t>
      </w:r>
      <w:r w:rsidR="00DD11A7">
        <w:t xml:space="preserve"> </w:t>
      </w:r>
      <w:r w:rsidR="00BA0653">
        <w:t>had a small effect.</w:t>
      </w:r>
    </w:p>
    <w:p w14:paraId="5BA48C4F" w14:textId="21CA107A" w:rsidR="00FE4586" w:rsidRDefault="00FE4586" w:rsidP="00FE4586">
      <w:pPr>
        <w:pStyle w:val="EndNoteBibliographyTitle"/>
        <w:spacing w:after="160" w:line="259" w:lineRule="auto"/>
        <w:ind w:left="714" w:hanging="357"/>
        <w:jc w:val="left"/>
      </w:pPr>
      <w:r>
        <w:t>Other factors were statistically significantly associated with mental distress, but they exerted a small effect.</w:t>
      </w:r>
    </w:p>
    <w:p w14:paraId="228A65EB" w14:textId="52A79561" w:rsidR="00724A45" w:rsidRDefault="00724A45" w:rsidP="00FE4586">
      <w:pPr>
        <w:pStyle w:val="EndNoteBibliographyTitle"/>
        <w:numPr>
          <w:ilvl w:val="0"/>
          <w:numId w:val="0"/>
        </w:numPr>
        <w:spacing w:line="23" w:lineRule="atLeast"/>
        <w:ind w:left="720" w:hanging="360"/>
        <w:jc w:val="left"/>
      </w:pPr>
    </w:p>
    <w:p w14:paraId="320F9CCB" w14:textId="60F45F99" w:rsidR="00724A45" w:rsidRDefault="00B45EB3" w:rsidP="00235F05">
      <w:pPr>
        <w:pStyle w:val="Heading2"/>
      </w:pPr>
      <w:r>
        <w:lastRenderedPageBreak/>
        <w:t>G</w:t>
      </w:r>
      <w:r w:rsidR="00724A45">
        <w:t>eneral health</w:t>
      </w:r>
      <w:r w:rsidR="00FE24B5">
        <w:t xml:space="preserve"> </w:t>
      </w:r>
      <w:r>
        <w:t>(</w:t>
      </w:r>
      <w:r w:rsidR="00FE24B5">
        <w:t>measured using the first item of the SF36</w:t>
      </w:r>
      <w:r w:rsidR="00724A45">
        <w:t>)</w:t>
      </w:r>
    </w:p>
    <w:p w14:paraId="2F576B70" w14:textId="044307D0" w:rsidR="00457FF4" w:rsidRDefault="00AA27B3" w:rsidP="00916262">
      <w:pPr>
        <w:pStyle w:val="ListParagraph"/>
        <w:numPr>
          <w:ilvl w:val="0"/>
          <w:numId w:val="2"/>
        </w:numPr>
        <w:spacing w:after="0" w:line="23" w:lineRule="atLeast"/>
      </w:pPr>
      <w:r>
        <w:t xml:space="preserve">The short-form </w:t>
      </w:r>
      <w:r w:rsidR="002A2BAD">
        <w:t>health survey (SF-36) is a generic measure of health status</w:t>
      </w:r>
      <w:r w:rsidR="00C96E51">
        <w:t xml:space="preserve"> </w:t>
      </w:r>
      <w:r w:rsidR="00C96E51">
        <w:fldChar w:fldCharType="begin"/>
      </w:r>
      <w:r w:rsidR="00127FEB">
        <w:instrText xml:space="preserve"> ADDIN EN.CITE &lt;EndNote&gt;&lt;Cite&gt;&lt;Author&gt;Ware&lt;/Author&gt;&lt;Year&gt;1992&lt;/Year&gt;&lt;RecNum&gt;1550&lt;/RecNum&gt;&lt;DisplayText&gt;(9)&lt;/DisplayText&gt;&lt;record&gt;&lt;rec-number&gt;1550&lt;/rec-number&gt;&lt;foreign-keys&gt;&lt;key app="EN" db-id="9sd52apfcatzr4eas2c50xv5w22frvd0sp92" timestamp="1588614963"&gt;1550&lt;/key&gt;&lt;/foreign-keys&gt;&lt;ref-type name="Journal Article"&gt;17&lt;/ref-type&gt;&lt;contributors&gt;&lt;authors&gt;&lt;author&gt;Ware, J. E., Jr.&lt;/author&gt;&lt;author&gt;Sherbourne, C. D.&lt;/author&gt;&lt;/authors&gt;&lt;/contributors&gt;&lt;auth-address&gt;Health Institute, Boston, MA 02111.&lt;/auth-address&gt;&lt;titles&gt;&lt;title&gt;The MOS 36-item short-form health survey (SF-36). I. Conceptual framework and item selection&lt;/title&gt;&lt;secondary-title&gt;Med Care&lt;/secondary-title&gt;&lt;/titles&gt;&lt;periodical&gt;&lt;full-title&gt;Med Care&lt;/full-title&gt;&lt;/periodical&gt;&lt;pages&gt;473-83&lt;/pages&gt;&lt;volume&gt;30&lt;/volume&gt;&lt;number&gt;6&lt;/number&gt;&lt;edition&gt;1992/06/11&lt;/edition&gt;&lt;keywords&gt;&lt;keyword&gt;Activities of Daily Living&lt;/keyword&gt;&lt;keyword&gt;Adolescent&lt;/keyword&gt;&lt;keyword&gt;Adult&lt;/keyword&gt;&lt;keyword&gt;Aged&lt;/keyword&gt;&lt;keyword&gt;Health Policy&lt;/keyword&gt;&lt;keyword&gt;Health Services Research&lt;/keyword&gt;&lt;keyword&gt;*Health Status&lt;/keyword&gt;&lt;keyword&gt;*Health Surveys&lt;/keyword&gt;&lt;keyword&gt;Humans&lt;/keyword&gt;&lt;keyword&gt;Mental Health&lt;/keyword&gt;&lt;keyword&gt;Middle Aged&lt;/keyword&gt;&lt;keyword&gt;*Outcome Assessment, Health Care&lt;/keyword&gt;&lt;keyword&gt;Role&lt;/keyword&gt;&lt;keyword&gt;Self-Assessment&lt;/keyword&gt;&lt;keyword&gt;*Surveys and Questionnaires&lt;/keyword&gt;&lt;/keywords&gt;&lt;dates&gt;&lt;year&gt;1992&lt;/year&gt;&lt;pub-dates&gt;&lt;date&gt;Jun&lt;/date&gt;&lt;/pub-dates&gt;&lt;/dates&gt;&lt;isbn&gt;0025-7079 (Print)&amp;#xD;0025-7079 (Linking)&lt;/isbn&gt;&lt;accession-num&gt;1593914&lt;/accession-num&gt;&lt;urls&gt;&lt;related-urls&gt;&lt;url&gt;https://www.ncbi.nlm.nih.gov/pubmed/1593914&lt;/url&gt;&lt;/related-urls&gt;&lt;/urls&gt;&lt;/record&gt;&lt;/Cite&gt;&lt;/EndNote&gt;</w:instrText>
      </w:r>
      <w:r w:rsidR="00C96E51">
        <w:fldChar w:fldCharType="separate"/>
      </w:r>
      <w:r w:rsidR="00127FEB">
        <w:rPr>
          <w:noProof/>
        </w:rPr>
        <w:t>(9)</w:t>
      </w:r>
      <w:r w:rsidR="00C96E51">
        <w:fldChar w:fldCharType="end"/>
      </w:r>
      <w:r w:rsidR="00C96E51">
        <w:t xml:space="preserve">. For the purposes of this survey, we have </w:t>
      </w:r>
      <w:r w:rsidR="00D72642">
        <w:t>only used the first item from this survey (“</w:t>
      </w:r>
      <w:r w:rsidR="00C948B2" w:rsidRPr="00C948B2">
        <w:t>In general, would you say your health is...?</w:t>
      </w:r>
      <w:r w:rsidR="00C948B2">
        <w:t>”, response options: poor</w:t>
      </w:r>
      <w:r w:rsidR="00457FF4">
        <w:t xml:space="preserve"> (1)</w:t>
      </w:r>
      <w:r w:rsidR="00C948B2">
        <w:t>, fair, good, very good, excellent</w:t>
      </w:r>
      <w:r w:rsidR="00457FF4">
        <w:t xml:space="preserve"> (5)</w:t>
      </w:r>
      <w:r w:rsidR="00C948B2">
        <w:t>)</w:t>
      </w:r>
      <w:r w:rsidR="00457FF4">
        <w:t>.</w:t>
      </w:r>
    </w:p>
    <w:p w14:paraId="2EE2F707" w14:textId="2C3154D0" w:rsidR="00C7430E" w:rsidRDefault="00220756" w:rsidP="00916262">
      <w:pPr>
        <w:pStyle w:val="ListParagraph"/>
        <w:numPr>
          <w:ilvl w:val="0"/>
          <w:numId w:val="2"/>
        </w:numPr>
        <w:spacing w:after="0" w:line="23" w:lineRule="atLeast"/>
      </w:pPr>
      <w:r>
        <w:t>UK n</w:t>
      </w:r>
      <w:r w:rsidR="00C7430E">
        <w:t xml:space="preserve">ormative data for the </w:t>
      </w:r>
      <w:r w:rsidR="00A506A2">
        <w:t>measure exist</w:t>
      </w:r>
      <w:r>
        <w:t xml:space="preserve"> </w:t>
      </w:r>
      <w:r>
        <w:fldChar w:fldCharType="begin">
          <w:fldData xml:space="preserve">PEVuZE5vdGU+PENpdGU+PEF1dGhvcj5Cb3dsaW5nPC9BdXRob3I+PFllYXI+MTk5OTwvWWVhcj48
UmVjTnVtPjE1NTE8L1JlY051bT48RGlzcGxheVRleHQ+KDEwKTwvRGlzcGxheVRleHQ+PHJlY29y
ZD48cmVjLW51bWJlcj4xNTUxPC9yZWMtbnVtYmVyPjxmb3JlaWduLWtleXM+PGtleSBhcHA9IkVO
IiBkYi1pZD0iOXNkNTJhcGZjYXR6cjRlYXMyYzUweHY1dzIyZnJ2ZDBzcDkyIiB0aW1lc3RhbXA9
IjE1ODg2MTUzMjgiPjE1NTE8L2tleT48L2ZvcmVpZ24ta2V5cz48cmVmLXR5cGUgbmFtZT0iSm91
cm5hbCBBcnRpY2xlIj4xNzwvcmVmLXR5cGU+PGNvbnRyaWJ1dG9ycz48YXV0aG9ycz48YXV0aG9y
PkJvd2xpbmcsIEEuPC9hdXRob3I+PGF1dGhvcj5Cb25kLCBNLjwvYXV0aG9yPjxhdXRob3I+SmVu
a2luc29uLCBDLjwvYXV0aG9yPjxhdXRob3I+TGFtcGluZywgRC4gTC48L2F1dGhvcj48L2F1dGhv
cnM+PC9jb250cmlidXRvcnM+PGF1dGgtYWRkcmVzcz5DSElNRS9Qb3B1bGF0aW9uIFN0dWRpZXMg
YW5kIFByaW1hcnkgQ2FyZSwgUm95YWwgRnJlZSBhbmQgVW5pdmVyc2l0eSBDb2xsZWdlIExvbmRv
biBNZWRpY2FsIFNjaG9vbC48L2F1dGgtYWRkcmVzcz48dGl0bGVzPjx0aXRsZT5TaG9ydCBGb3Jt
IDM2IChTRi0zNikgSGVhbHRoIFN1cnZleSBxdWVzdGlvbm5haXJlOiB3aGljaCBub3JtYXRpdmUg
ZGF0YSBzaG91bGQgYmUgdXNlZD8gQ29tcGFyaXNvbnMgYmV0d2VlbiB0aGUgbm9ybXMgcHJvdmlk
ZWQgYnkgdGhlIE9tbmlidXMgU3VydmV5IGluIEJyaXRhaW4sIHRoZSBIZWFsdGggU3VydmV5IGZv
ciBFbmdsYW5kIGFuZCB0aGUgT3hmb3JkIEhlYWx0aHkgTGlmZSBTdXJ2ZXk8L3RpdGxlPjxzZWNv
bmRhcnktdGl0bGU+SiBQdWJsaWMgSGVhbHRoIE1lZDwvc2Vjb25kYXJ5LXRpdGxlPjwvdGl0bGVz
PjxwZXJpb2RpY2FsPjxmdWxsLXRpdGxlPkogUHVibGljIEhlYWx0aCBNZWQ8L2Z1bGwtdGl0bGU+
PC9wZXJpb2RpY2FsPjxwYWdlcz4yNTUtNzA8L3BhZ2VzPjx2b2x1bWU+MjE8L3ZvbHVtZT48bnVt
YmVyPjM8L251bWJlcj48ZWRpdGlvbj4xOTk5LzEwLzIxPC9lZGl0aW9uPjxrZXl3b3Jkcz48a2V5
d29yZD5BZG9sZXNjZW50PC9rZXl3b3JkPjxrZXl3b3JkPkFkdWx0PC9rZXl3b3JkPjxrZXl3b3Jk
PkFnZWQ8L2tleXdvcmQ+PGtleXdvcmQ+QWdlZCwgODAgYW5kIG92ZXI8L2tleXdvcmQ+PGtleXdv
cmQ+Qmlhczwva2V5d29yZD48a2V5d29yZD5Db3JyZXNwb25kZW5jZSBhcyBUb3BpYzwva2V5d29y
ZD48a2V5d29yZD4qRGF0YSBJbnRlcnByZXRhdGlvbiwgU3RhdGlzdGljYWw8L2tleXdvcmQ+PGtl
eXdvcmQ+RmVtYWxlPC9rZXl3b3JkPjxrZXl3b3JkPipIZWFsdGggU3RhdHVzPC9rZXl3b3JkPjxr
ZXl3b3JkPipIZWFsdGggU3VydmV5czwva2V5d29yZD48a2V5d29yZD5IdW1hbnM8L2tleXdvcmQ+
PGtleXdvcmQ+SW50ZXJ2aWV3cyBhcyBUb3BpYzwva2V5d29yZD48a2V5d29yZD5NYWxlPC9rZXl3
b3JkPjxrZXl3b3JkPk1pZGRsZSBBZ2VkPC9rZXl3b3JkPjxrZXl3b3JkPlBvcHVsYXRpb24gU3Vy
dmVpbGxhbmNlLyptZXRob2RzPC9rZXl3b3JkPjxrZXl3b3JkPlJlZmVyZW5jZSBWYWx1ZXM8L2tl
eXdvcmQ+PGtleXdvcmQ+UmVwcm9kdWNpYmlsaXR5IG9mIFJlc3VsdHM8L2tleXdvcmQ+PGtleXdv
cmQ+UmVzaWRlbmNlIENoYXJhY3RlcmlzdGljczwva2V5d29yZD48a2V5d29yZD5Tb2Npb2Vjb25v
bWljIEZhY3RvcnM8L2tleXdvcmQ+PGtleXdvcmQ+U3VydmV5cyBhbmQgUXVlc3Rpb25uYWlyZXMv
KnN0YW5kYXJkczwva2V5d29yZD48a2V5d29yZD5Vbml0ZWQgS2luZ2RvbTwva2V5d29yZD48L2tl
eXdvcmRzPjxkYXRlcz48eWVhcj4xOTk5PC95ZWFyPjxwdWItZGF0ZXM+PGRhdGU+U2VwPC9kYXRl
PjwvcHViLWRhdGVzPjwvZGF0ZXM+PGlzYm4+MDk1Ny00ODMyIChQcmludCkmI3hEOzA5NTctNDgz
MiAoTGlua2luZyk8L2lzYm4+PGFjY2Vzc2lvbi1udW0+MTA1Mjg5NTI8L2FjY2Vzc2lvbi1udW0+
PHVybHM+PHJlbGF0ZWQtdXJscz48dXJsPmh0dHBzOi8vd3d3Lm5jYmkubmxtLm5paC5nb3YvcHVi
bWVkLzEwNTI4OTUyPC91cmw+PHVybD5odHRwczovL3dhdGVybWFyay5zaWx2ZXJjaGFpci5jb20v
MjEwMjU1LnBkZj90b2tlbj1BUUVDQUhpMjA4QkU0OU9vYW45a2toV19FcmN5N0RtM1pMXzlDZjNx
ZktBYzQ4NXlzZ0FBQW44d2dnSjdCZ2txaGtpRzl3MEJCd2FnZ2dKc01JSUNhQUlCQURDQ0FtRUdD
U3FHU0liM0RRRUhBVEFlQmdsZ2hrZ0JaUU1FQVM0d0VRUU1yaXVkR3pkNTUyRHkwQlBVQWdFUWdJ
SUNNdEN2VFFnY21NNF9wTkltaGl4bFJpdERwNmgxQ1ZhcVVrMWE0QzVfLVh2Yl9MZzlVTF92ckNS
aFlrWWFnODR6MXJyeUF2LTJSV0tQbGxIN1JPV3pBdU1oLWxieFBnMUg4SWlsbVgwbU5MNUhfRDZY
NGlTR3Q0dGF2c1FSYk5yUGZJMW5aM2pqLTdwa25USTNzUkduaXczMWwwNkJkdi1xZlB3LTJrcE9X
REpadjFVT3EwLXhjN1BvM1NfMjBzbmVBZjlHbEg2NmpFMzV6OWYyWEQtVjBweV9vd29sb0tKMTBK
UVhEWENwTXRIQTlXc3U2N1J6NzVBb1hzWUV5RzExTGlQcnpyS0ZpcmM1WnJoUVJLRndpTUxENEla
Q2VOQ1c1MW1kYVdJNFMyMmRQWHNaNDVvdWVwQ3p1WlMtdU4yM3N6MlZnLUlWam54UDdXUC1tbWpQ
UWVOaWZ4eEI0Sms4MDdfTnlWZ1lnUWZJVnhPZ0hfUWJyWUE1c3FRMEtjTEVJaWdpT012Qk5NWW9U
U21wRFpodkwwOGp3WXpGSG9iV1RZWEo2STdQemFoQ1JOZm1Hc3laVFU0SmFnanQwNFFNUWlseHNF
Rk9ldkdOTzB1dnVfb295Rk1uNkVzbXA5dFNMVjRZc0xWRDduZFJCMF9iZXBFeUVBQTgyQllJRFVO
RmNndFoyNmpZM19qb21kOFVmVkwxbjJyeFk4cHNQNmlUb3V4bERpVDdIeVB3eHFpcmNoUzEwTzZK
Um5LYV8wcl95N25NSmowY0hlR0RnN1RwQ3NWU3FxaDFVWHZhV3R1OHpUT3BaNmlTRm1Rb1VKakhx
UTZqeVZaUkxMM21FcTNjVTB6TV9lMnlfTHp0U201N21lSENXSkNnbU9qWXN1enVqWXFVSG8telRM
QXBGYlJUWG1PS2RJN2Q3dG91Znlsa3pkLTcwOXFnLUlXWUdzdmJUZTZLMWpFT0NtbDNrV1FMTVlt
R1JlR25QOFE2OE9JPC91cmw+PC9yZWxhdGVkLXVybHM+PC91cmxzPjxlbGVjdHJvbmljLXJlc291
cmNlLW51bT4xMC4xMDkzL3B1Ym1lZC8yMS4zLjI1NTwvZWxlY3Ryb25pYy1yZXNvdXJjZS1udW0+
PC9yZWNvcmQ+PC9DaXRlPjwvRW5kTm90ZT4A
</w:fldData>
        </w:fldChar>
      </w:r>
      <w:r w:rsidR="00127FEB">
        <w:instrText xml:space="preserve"> ADDIN EN.CITE </w:instrText>
      </w:r>
      <w:r w:rsidR="00127FEB">
        <w:fldChar w:fldCharType="begin">
          <w:fldData xml:space="preserve">PEVuZE5vdGU+PENpdGU+PEF1dGhvcj5Cb3dsaW5nPC9BdXRob3I+PFllYXI+MTk5OTwvWWVhcj48
UmVjTnVtPjE1NTE8L1JlY051bT48RGlzcGxheVRleHQ+KDEwKTwvRGlzcGxheVRleHQ+PHJlY29y
ZD48cmVjLW51bWJlcj4xNTUxPC9yZWMtbnVtYmVyPjxmb3JlaWduLWtleXM+PGtleSBhcHA9IkVO
IiBkYi1pZD0iOXNkNTJhcGZjYXR6cjRlYXMyYzUweHY1dzIyZnJ2ZDBzcDkyIiB0aW1lc3RhbXA9
IjE1ODg2MTUzMjgiPjE1NTE8L2tleT48L2ZvcmVpZ24ta2V5cz48cmVmLXR5cGUgbmFtZT0iSm91
cm5hbCBBcnRpY2xlIj4xNzwvcmVmLXR5cGU+PGNvbnRyaWJ1dG9ycz48YXV0aG9ycz48YXV0aG9y
PkJvd2xpbmcsIEEuPC9hdXRob3I+PGF1dGhvcj5Cb25kLCBNLjwvYXV0aG9yPjxhdXRob3I+SmVu
a2luc29uLCBDLjwvYXV0aG9yPjxhdXRob3I+TGFtcGluZywgRC4gTC48L2F1dGhvcj48L2F1dGhv
cnM+PC9jb250cmlidXRvcnM+PGF1dGgtYWRkcmVzcz5DSElNRS9Qb3B1bGF0aW9uIFN0dWRpZXMg
YW5kIFByaW1hcnkgQ2FyZSwgUm95YWwgRnJlZSBhbmQgVW5pdmVyc2l0eSBDb2xsZWdlIExvbmRv
biBNZWRpY2FsIFNjaG9vbC48L2F1dGgtYWRkcmVzcz48dGl0bGVzPjx0aXRsZT5TaG9ydCBGb3Jt
IDM2IChTRi0zNikgSGVhbHRoIFN1cnZleSBxdWVzdGlvbm5haXJlOiB3aGljaCBub3JtYXRpdmUg
ZGF0YSBzaG91bGQgYmUgdXNlZD8gQ29tcGFyaXNvbnMgYmV0d2VlbiB0aGUgbm9ybXMgcHJvdmlk
ZWQgYnkgdGhlIE9tbmlidXMgU3VydmV5IGluIEJyaXRhaW4sIHRoZSBIZWFsdGggU3VydmV5IGZv
ciBFbmdsYW5kIGFuZCB0aGUgT3hmb3JkIEhlYWx0aHkgTGlmZSBTdXJ2ZXk8L3RpdGxlPjxzZWNv
bmRhcnktdGl0bGU+SiBQdWJsaWMgSGVhbHRoIE1lZDwvc2Vjb25kYXJ5LXRpdGxlPjwvdGl0bGVz
PjxwZXJpb2RpY2FsPjxmdWxsLXRpdGxlPkogUHVibGljIEhlYWx0aCBNZWQ8L2Z1bGwtdGl0bGU+
PC9wZXJpb2RpY2FsPjxwYWdlcz4yNTUtNzA8L3BhZ2VzPjx2b2x1bWU+MjE8L3ZvbHVtZT48bnVt
YmVyPjM8L251bWJlcj48ZWRpdGlvbj4xOTk5LzEwLzIxPC9lZGl0aW9uPjxrZXl3b3Jkcz48a2V5
d29yZD5BZG9sZXNjZW50PC9rZXl3b3JkPjxrZXl3b3JkPkFkdWx0PC9rZXl3b3JkPjxrZXl3b3Jk
PkFnZWQ8L2tleXdvcmQ+PGtleXdvcmQ+QWdlZCwgODAgYW5kIG92ZXI8L2tleXdvcmQ+PGtleXdv
cmQ+Qmlhczwva2V5d29yZD48a2V5d29yZD5Db3JyZXNwb25kZW5jZSBhcyBUb3BpYzwva2V5d29y
ZD48a2V5d29yZD4qRGF0YSBJbnRlcnByZXRhdGlvbiwgU3RhdGlzdGljYWw8L2tleXdvcmQ+PGtl
eXdvcmQ+RmVtYWxlPC9rZXl3b3JkPjxrZXl3b3JkPipIZWFsdGggU3RhdHVzPC9rZXl3b3JkPjxr
ZXl3b3JkPipIZWFsdGggU3VydmV5czwva2V5d29yZD48a2V5d29yZD5IdW1hbnM8L2tleXdvcmQ+
PGtleXdvcmQ+SW50ZXJ2aWV3cyBhcyBUb3BpYzwva2V5d29yZD48a2V5d29yZD5NYWxlPC9rZXl3
b3JkPjxrZXl3b3JkPk1pZGRsZSBBZ2VkPC9rZXl3b3JkPjxrZXl3b3JkPlBvcHVsYXRpb24gU3Vy
dmVpbGxhbmNlLyptZXRob2RzPC9rZXl3b3JkPjxrZXl3b3JkPlJlZmVyZW5jZSBWYWx1ZXM8L2tl
eXdvcmQ+PGtleXdvcmQ+UmVwcm9kdWNpYmlsaXR5IG9mIFJlc3VsdHM8L2tleXdvcmQ+PGtleXdv
cmQ+UmVzaWRlbmNlIENoYXJhY3RlcmlzdGljczwva2V5d29yZD48a2V5d29yZD5Tb2Npb2Vjb25v
bWljIEZhY3RvcnM8L2tleXdvcmQ+PGtleXdvcmQ+U3VydmV5cyBhbmQgUXVlc3Rpb25uYWlyZXMv
KnN0YW5kYXJkczwva2V5d29yZD48a2V5d29yZD5Vbml0ZWQgS2luZ2RvbTwva2V5d29yZD48L2tl
eXdvcmRzPjxkYXRlcz48eWVhcj4xOTk5PC95ZWFyPjxwdWItZGF0ZXM+PGRhdGU+U2VwPC9kYXRl
PjwvcHViLWRhdGVzPjwvZGF0ZXM+PGlzYm4+MDk1Ny00ODMyIChQcmludCkmI3hEOzA5NTctNDgz
MiAoTGlua2luZyk8L2lzYm4+PGFjY2Vzc2lvbi1udW0+MTA1Mjg5NTI8L2FjY2Vzc2lvbi1udW0+
PHVybHM+PHJlbGF0ZWQtdXJscz48dXJsPmh0dHBzOi8vd3d3Lm5jYmkubmxtLm5paC5nb3YvcHVi
bWVkLzEwNTI4OTUyPC91cmw+PHVybD5odHRwczovL3dhdGVybWFyay5zaWx2ZXJjaGFpci5jb20v
MjEwMjU1LnBkZj90b2tlbj1BUUVDQUhpMjA4QkU0OU9vYW45a2toV19FcmN5N0RtM1pMXzlDZjNx
ZktBYzQ4NXlzZ0FBQW44d2dnSjdCZ2txaGtpRzl3MEJCd2FnZ2dKc01JSUNhQUlCQURDQ0FtRUdD
U3FHU0liM0RRRUhBVEFlQmdsZ2hrZ0JaUU1FQVM0d0VRUU1yaXVkR3pkNTUyRHkwQlBVQWdFUWdJ
SUNNdEN2VFFnY21NNF9wTkltaGl4bFJpdERwNmgxQ1ZhcVVrMWE0QzVfLVh2Yl9MZzlVTF92ckNS
aFlrWWFnODR6MXJyeUF2LTJSV0tQbGxIN1JPV3pBdU1oLWxieFBnMUg4SWlsbVgwbU5MNUhfRDZY
NGlTR3Q0dGF2c1FSYk5yUGZJMW5aM2pqLTdwa25USTNzUkduaXczMWwwNkJkdi1xZlB3LTJrcE9X
REpadjFVT3EwLXhjN1BvM1NfMjBzbmVBZjlHbEg2NmpFMzV6OWYyWEQtVjBweV9vd29sb0tKMTBK
UVhEWENwTXRIQTlXc3U2N1J6NzVBb1hzWUV5RzExTGlQcnpyS0ZpcmM1WnJoUVJLRndpTUxENEla
Q2VOQ1c1MW1kYVdJNFMyMmRQWHNaNDVvdWVwQ3p1WlMtdU4yM3N6MlZnLUlWam54UDdXUC1tbWpQ
UWVOaWZ4eEI0Sms4MDdfTnlWZ1lnUWZJVnhPZ0hfUWJyWUE1c3FRMEtjTEVJaWdpT012Qk5NWW9U
U21wRFpodkwwOGp3WXpGSG9iV1RZWEo2STdQemFoQ1JOZm1Hc3laVFU0SmFnanQwNFFNUWlseHNF
Rk9ldkdOTzB1dnVfb295Rk1uNkVzbXA5dFNMVjRZc0xWRDduZFJCMF9iZXBFeUVBQTgyQllJRFVO
RmNndFoyNmpZM19qb21kOFVmVkwxbjJyeFk4cHNQNmlUb3V4bERpVDdIeVB3eHFpcmNoUzEwTzZK
Um5LYV8wcl95N25NSmowY0hlR0RnN1RwQ3NWU3FxaDFVWHZhV3R1OHpUT3BaNmlTRm1Rb1VKakhx
UTZqeVZaUkxMM21FcTNjVTB6TV9lMnlfTHp0U201N21lSENXSkNnbU9qWXN1enVqWXFVSG8telRM
QXBGYlJUWG1PS2RJN2Q3dG91Znlsa3pkLTcwOXFnLUlXWUdzdmJUZTZLMWpFT0NtbDNrV1FMTVlt
R1JlR25QOFE2OE9JPC91cmw+PC9yZWxhdGVkLXVybHM+PC91cmxzPjxlbGVjdHJvbmljLXJlc291
cmNlLW51bT4xMC4xMDkzL3B1Ym1lZC8yMS4zLjI1NTwvZWxlY3Ryb25pYy1yZXNvdXJjZS1udW0+
PC9yZWNvcmQ+PC9DaXRlPjwvRW5kTm90ZT4A
</w:fldData>
        </w:fldChar>
      </w:r>
      <w:r w:rsidR="00127FEB">
        <w:instrText xml:space="preserve"> ADDIN EN.CITE.DATA </w:instrText>
      </w:r>
      <w:r w:rsidR="00127FEB">
        <w:fldChar w:fldCharType="end"/>
      </w:r>
      <w:r>
        <w:fldChar w:fldCharType="separate"/>
      </w:r>
      <w:r w:rsidR="00127FEB">
        <w:rPr>
          <w:noProof/>
        </w:rPr>
        <w:t>(10)</w:t>
      </w:r>
      <w:r>
        <w:fldChar w:fldCharType="end"/>
      </w:r>
      <w:r>
        <w:t>, but as</w:t>
      </w:r>
      <w:r w:rsidR="00A506A2">
        <w:t xml:space="preserve"> </w:t>
      </w:r>
      <w:r w:rsidR="0021606A">
        <w:t>we have not used the full measure we are unable to compare it to these data.</w:t>
      </w:r>
    </w:p>
    <w:p w14:paraId="4E164057" w14:textId="0CB65F5E" w:rsidR="00237878" w:rsidRDefault="00237878" w:rsidP="00237878">
      <w:pPr>
        <w:pStyle w:val="ListParagraph"/>
        <w:numPr>
          <w:ilvl w:val="1"/>
          <w:numId w:val="2"/>
        </w:numPr>
        <w:spacing w:after="0" w:line="23" w:lineRule="atLeast"/>
      </w:pPr>
      <w:r>
        <w:t xml:space="preserve">This item forms part of the “general health” scale, which includes 4 other items (item 33-36, see </w:t>
      </w:r>
      <w:hyperlink r:id="rId10" w:history="1">
        <w:r w:rsidRPr="00237878">
          <w:rPr>
            <w:rStyle w:val="Hyperlink"/>
          </w:rPr>
          <w:t>https://www.orthotoolkit.com/sf-36/</w:t>
        </w:r>
      </w:hyperlink>
      <w:r>
        <w:t>)</w:t>
      </w:r>
    </w:p>
    <w:p w14:paraId="646A597D" w14:textId="684246D9" w:rsidR="00724A45" w:rsidRDefault="00947A7C" w:rsidP="00916262">
      <w:pPr>
        <w:pStyle w:val="ListParagraph"/>
        <w:numPr>
          <w:ilvl w:val="0"/>
          <w:numId w:val="2"/>
        </w:numPr>
        <w:spacing w:after="0" w:line="23" w:lineRule="atLeast"/>
      </w:pPr>
      <w:r>
        <w:t xml:space="preserve">Scores were approximately normally distributed. </w:t>
      </w:r>
      <w:r w:rsidR="0027512E">
        <w:t xml:space="preserve">The response </w:t>
      </w:r>
      <w:r>
        <w:t xml:space="preserve">given most often by </w:t>
      </w:r>
      <w:r w:rsidR="004873B9">
        <w:t xml:space="preserve">people in the sample </w:t>
      </w:r>
      <w:r w:rsidR="006C59E5">
        <w:t>rated</w:t>
      </w:r>
      <w:r w:rsidR="004873B9">
        <w:t xml:space="preserve"> their health as “</w:t>
      </w:r>
      <w:r w:rsidR="0012342A">
        <w:t>good” (</w:t>
      </w:r>
      <w:r w:rsidR="006F7B5A">
        <w:t>37.9%)</w:t>
      </w:r>
      <w:r w:rsidR="00724A45">
        <w:t>.</w:t>
      </w:r>
      <w:r w:rsidR="006F7B5A">
        <w:t xml:space="preserve"> </w:t>
      </w:r>
    </w:p>
    <w:p w14:paraId="351BB626" w14:textId="20C79878" w:rsidR="000B0CF2" w:rsidRDefault="000B0CF2" w:rsidP="00F701F5">
      <w:pPr>
        <w:pStyle w:val="EndNoteBibliographyTitle"/>
        <w:spacing w:line="240" w:lineRule="auto"/>
        <w:jc w:val="left"/>
      </w:pPr>
      <w:r>
        <w:t xml:space="preserve">Factors associated with self-reported general health are shown in Table 1. As previously, we investigated </w:t>
      </w:r>
      <w:r w:rsidR="00985295">
        <w:t xml:space="preserve">how much of the variance of the outcome variable (self-reported general health) was explained by </w:t>
      </w:r>
      <w:r w:rsidR="004F4A10">
        <w:t>independent</w:t>
      </w:r>
      <w:r w:rsidR="00985295">
        <w:t xml:space="preserve"> variables.</w:t>
      </w:r>
    </w:p>
    <w:p w14:paraId="5D29F5E4" w14:textId="04E0BAE9" w:rsidR="00F701F5" w:rsidRDefault="00F701F5" w:rsidP="00F701F5">
      <w:pPr>
        <w:pStyle w:val="EndNoteBibliographyTitle"/>
        <w:spacing w:line="240" w:lineRule="auto"/>
        <w:jc w:val="left"/>
      </w:pPr>
      <w:r>
        <w:t xml:space="preserve">Sociodemographic </w:t>
      </w:r>
      <w:r w:rsidR="004F4A10">
        <w:t xml:space="preserve">factors </w:t>
      </w:r>
      <w:r>
        <w:t>(</w:t>
      </w:r>
      <w:r w:rsidRPr="00EA45AF">
        <w:t>gender, age, having a dependent children, having a coronavirus-relevant chronic illness, having a mental health condition, a household member having any chronic illness, employment status, index of multiple deprivation, ethnicity, education, region, and living alone</w:t>
      </w:r>
      <w:r>
        <w:t>) explained 19.8% of the variance of mental wellbeing. This is a large amount.</w:t>
      </w:r>
    </w:p>
    <w:p w14:paraId="57098118" w14:textId="54AA5568" w:rsidR="00372BF5" w:rsidRDefault="00F76AED" w:rsidP="00372BF5">
      <w:pPr>
        <w:pStyle w:val="ListParagraph"/>
        <w:numPr>
          <w:ilvl w:val="1"/>
          <w:numId w:val="2"/>
        </w:numPr>
        <w:spacing w:after="0" w:line="23" w:lineRule="atLeast"/>
      </w:pPr>
      <w:r>
        <w:t xml:space="preserve">Of these factors, </w:t>
      </w:r>
      <w:r w:rsidR="004F4A10">
        <w:t xml:space="preserve">poorer self-reported general health was associated with </w:t>
      </w:r>
      <w:r>
        <w:t>having a c</w:t>
      </w:r>
      <w:r w:rsidRPr="0047732D">
        <w:t>oronavirus-relevant health condition</w:t>
      </w:r>
      <w:r>
        <w:t xml:space="preserve">, </w:t>
      </w:r>
      <w:r w:rsidRPr="0047732D">
        <w:t>a chronic mental health condition, living in greater deprivation,</w:t>
      </w:r>
      <w:r>
        <w:t xml:space="preserve"> not working</w:t>
      </w:r>
      <w:r w:rsidR="004F4A10">
        <w:t xml:space="preserve"> and poorer education (not having a degree; </w:t>
      </w:r>
      <w:r w:rsidR="00C52D2F">
        <w:t>see Table 1)</w:t>
      </w:r>
      <w:r>
        <w:t xml:space="preserve">. </w:t>
      </w:r>
    </w:p>
    <w:p w14:paraId="0A390BF9" w14:textId="224395F3" w:rsidR="006655C3" w:rsidRDefault="006655C3" w:rsidP="006655C3">
      <w:pPr>
        <w:pStyle w:val="EndNoteBibliographyTitle"/>
        <w:spacing w:line="240" w:lineRule="auto"/>
        <w:jc w:val="left"/>
      </w:pPr>
      <w:r>
        <w:t xml:space="preserve">We then investigated the addition of different </w:t>
      </w:r>
      <w:r w:rsidR="004F4A10">
        <w:t>independent</w:t>
      </w:r>
      <w:r>
        <w:t xml:space="preserve"> variables to sociodemographic variables.</w:t>
      </w:r>
    </w:p>
    <w:p w14:paraId="52AB84AB" w14:textId="4E2210E7" w:rsidR="00D52DB5" w:rsidRDefault="004F4A10" w:rsidP="00C52D2F">
      <w:pPr>
        <w:pStyle w:val="EndNoteBibliographyTitle"/>
        <w:spacing w:line="240" w:lineRule="auto"/>
        <w:jc w:val="left"/>
      </w:pPr>
      <w:r>
        <w:t>F</w:t>
      </w:r>
      <w:r w:rsidR="00B152EA" w:rsidRPr="00B152EA">
        <w:t>eeling less connected to others</w:t>
      </w:r>
      <w:r>
        <w:t xml:space="preserve"> </w:t>
      </w:r>
      <w:r w:rsidR="00197423">
        <w:t xml:space="preserve">and sociodemographic </w:t>
      </w:r>
      <w:r>
        <w:t xml:space="preserve">factors </w:t>
      </w:r>
      <w:r w:rsidR="000A134B">
        <w:t xml:space="preserve">explained 23.2% of the variance. </w:t>
      </w:r>
      <w:r w:rsidR="004C791B">
        <w:t>Increased p</w:t>
      </w:r>
      <w:r w:rsidR="00B47AD6">
        <w:t xml:space="preserve">erceived severity of coronavirus </w:t>
      </w:r>
      <w:r w:rsidR="007B234B">
        <w:t xml:space="preserve">and sociodemographic </w:t>
      </w:r>
      <w:r>
        <w:t xml:space="preserve">factors </w:t>
      </w:r>
      <w:r w:rsidR="00B47AD6">
        <w:t xml:space="preserve">explained 22.1% of the variance. </w:t>
      </w:r>
    </w:p>
    <w:p w14:paraId="0E09E91E" w14:textId="460F071E" w:rsidR="00837B47" w:rsidRDefault="004F4A10" w:rsidP="00916262">
      <w:pPr>
        <w:pStyle w:val="EndNoteBibliographyTitle"/>
        <w:spacing w:line="23" w:lineRule="atLeast"/>
        <w:ind w:left="714" w:hanging="357"/>
        <w:jc w:val="left"/>
      </w:pPr>
      <w:r>
        <w:t>T</w:t>
      </w:r>
      <w:r w:rsidR="007B234B">
        <w:t>he</w:t>
      </w:r>
      <w:r w:rsidR="00E5386C">
        <w:t xml:space="preserve"> number of times a participant had gone </w:t>
      </w:r>
      <w:r w:rsidR="00C52D2F">
        <w:t>out for a walk/exercise in the last week</w:t>
      </w:r>
      <w:r w:rsidR="00E5386C">
        <w:t xml:space="preserve"> </w:t>
      </w:r>
      <w:r w:rsidR="0078281C">
        <w:t xml:space="preserve">and sociodemographic </w:t>
      </w:r>
      <w:r>
        <w:t xml:space="preserve">factors </w:t>
      </w:r>
      <w:r w:rsidR="00E5386C">
        <w:t>explained 21.6% of the variance</w:t>
      </w:r>
      <w:r w:rsidR="007560BF">
        <w:t xml:space="preserve">; </w:t>
      </w:r>
      <w:r w:rsidR="004C791B">
        <w:t xml:space="preserve">increased </w:t>
      </w:r>
      <w:r w:rsidR="007560BF">
        <w:t>p</w:t>
      </w:r>
      <w:r w:rsidR="00B63300">
        <w:t xml:space="preserve">erceived risk to </w:t>
      </w:r>
      <w:r w:rsidR="007560BF">
        <w:t>one</w:t>
      </w:r>
      <w:r w:rsidR="00B63300">
        <w:t xml:space="preserve">self </w:t>
      </w:r>
      <w:r w:rsidR="0078281C">
        <w:t xml:space="preserve">and sociodemographic </w:t>
      </w:r>
      <w:r>
        <w:t xml:space="preserve">factors </w:t>
      </w:r>
      <w:r w:rsidR="007560BF">
        <w:t xml:space="preserve">explained </w:t>
      </w:r>
      <w:r w:rsidR="00B63300">
        <w:t>21.2%</w:t>
      </w:r>
      <w:r w:rsidR="007560BF">
        <w:t xml:space="preserve"> of the variance; and </w:t>
      </w:r>
      <w:r w:rsidR="004C791B">
        <w:t xml:space="preserve">increased </w:t>
      </w:r>
      <w:r w:rsidR="007B234B">
        <w:t xml:space="preserve">self-reported </w:t>
      </w:r>
      <w:r w:rsidR="007560BF">
        <w:t xml:space="preserve">poverty </w:t>
      </w:r>
      <w:r w:rsidR="0078281C">
        <w:t xml:space="preserve">and sociodemographic </w:t>
      </w:r>
      <w:r>
        <w:t xml:space="preserve">factors </w:t>
      </w:r>
      <w:r w:rsidR="007560BF">
        <w:t xml:space="preserve">explained </w:t>
      </w:r>
      <w:r w:rsidR="00EC5C47">
        <w:t>21.0%</w:t>
      </w:r>
      <w:r w:rsidR="007560BF">
        <w:t xml:space="preserve"> of the variance</w:t>
      </w:r>
      <w:r w:rsidR="00EC5C47">
        <w:t xml:space="preserve">. </w:t>
      </w:r>
    </w:p>
    <w:p w14:paraId="5D283766" w14:textId="3B558C8C" w:rsidR="00F76AED" w:rsidRDefault="004C791B" w:rsidP="00916262">
      <w:pPr>
        <w:pStyle w:val="EndNoteBibliographyTitle"/>
        <w:spacing w:line="23" w:lineRule="atLeast"/>
        <w:ind w:left="714" w:hanging="357"/>
        <w:jc w:val="left"/>
      </w:pPr>
      <w:r>
        <w:t>Poorer m</w:t>
      </w:r>
      <w:r w:rsidR="00113C7E">
        <w:t xml:space="preserve">ental wellbeing (as measured by the SWEMWBS) </w:t>
      </w:r>
      <w:r w:rsidR="0078281C">
        <w:t xml:space="preserve">and sociodemographic </w:t>
      </w:r>
      <w:r w:rsidR="004F4A10">
        <w:t xml:space="preserve">factors </w:t>
      </w:r>
      <w:r w:rsidR="00113C7E">
        <w:t>explained 32.1% of the variance</w:t>
      </w:r>
      <w:r w:rsidR="00FF1E9D">
        <w:t xml:space="preserve">. </w:t>
      </w:r>
      <w:r>
        <w:t>Increase</w:t>
      </w:r>
      <w:r w:rsidR="00DB4D14">
        <w:t>d</w:t>
      </w:r>
      <w:r>
        <w:t xml:space="preserve"> m</w:t>
      </w:r>
      <w:r w:rsidR="00113C7E">
        <w:t xml:space="preserve">ental distress (as measured by the PHQ4) </w:t>
      </w:r>
      <w:r w:rsidR="0078281C">
        <w:t xml:space="preserve">and sociodemographic </w:t>
      </w:r>
      <w:r w:rsidR="004F4A10">
        <w:t xml:space="preserve">factors </w:t>
      </w:r>
      <w:r w:rsidR="00113C7E">
        <w:t xml:space="preserve">explained </w:t>
      </w:r>
      <w:r w:rsidR="004A31B5">
        <w:t>23.1%</w:t>
      </w:r>
      <w:r w:rsidR="00113C7E">
        <w:t xml:space="preserve"> of the variance.</w:t>
      </w:r>
    </w:p>
    <w:p w14:paraId="06A3E07E" w14:textId="77C4E300" w:rsidR="00A81228" w:rsidRDefault="0078281C" w:rsidP="000568A0">
      <w:pPr>
        <w:pStyle w:val="EndNoteBibliographyTitle"/>
        <w:spacing w:after="160" w:line="259" w:lineRule="auto"/>
        <w:ind w:left="714" w:hanging="357"/>
        <w:jc w:val="left"/>
      </w:pPr>
      <w:r>
        <w:t>O</w:t>
      </w:r>
      <w:r w:rsidR="00F26D06">
        <w:t xml:space="preserve">ther factors </w:t>
      </w:r>
      <w:r>
        <w:t xml:space="preserve">(with sociodemographic </w:t>
      </w:r>
      <w:r w:rsidR="004F4A10">
        <w:t>factors</w:t>
      </w:r>
      <w:r>
        <w:t xml:space="preserve">) </w:t>
      </w:r>
      <w:r w:rsidR="00F26D06">
        <w:t>did not greatly increase the amount of variance in self-reported general health explained. Therefore, although these factors were statistically significantly associated with mental wellbeing, they did not have a large impact.</w:t>
      </w:r>
      <w:r w:rsidR="00A81228">
        <w:br w:type="page"/>
      </w:r>
    </w:p>
    <w:p w14:paraId="5D927593" w14:textId="77777777" w:rsidR="00C44E51" w:rsidRDefault="00C44E51">
      <w:pPr>
        <w:sectPr w:rsidR="00C44E51">
          <w:headerReference w:type="even" r:id="rId11"/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C010FC1" w14:textId="25A24735" w:rsidR="00260875" w:rsidRDefault="00A81228">
      <w:r>
        <w:lastRenderedPageBreak/>
        <w:t xml:space="preserve">Table 1. Associations </w:t>
      </w:r>
      <w:r w:rsidR="00663A9F">
        <w:t>with poorer wellbeing (as measured by PHQ4</w:t>
      </w:r>
      <w:r w:rsidR="006C4D95">
        <w:t xml:space="preserve"> and </w:t>
      </w:r>
      <w:r w:rsidR="00663A9F" w:rsidRPr="00663A9F">
        <w:t>Short Warwick-Edinburgh Mental Wellbeing Scale</w:t>
      </w:r>
      <w:r w:rsidR="00663A9F">
        <w:t>) and poorer quality of life (general health)</w:t>
      </w:r>
      <w: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47"/>
        <w:gridCol w:w="4275"/>
        <w:gridCol w:w="4275"/>
        <w:gridCol w:w="4261"/>
      </w:tblGrid>
      <w:tr w:rsidR="00B66F8F" w:rsidRPr="0053588E" w14:paraId="2603A77D" w14:textId="77777777" w:rsidTr="00A81228">
        <w:trPr>
          <w:trHeight w:val="208"/>
        </w:trPr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5B0C03E8" w14:textId="77777777" w:rsidR="00A81228" w:rsidRPr="0053588E" w:rsidRDefault="00A81228" w:rsidP="00426AE8">
            <w:pPr>
              <w:pStyle w:val="Tabletext"/>
              <w:spacing w:after="0"/>
              <w:rPr>
                <w:sz w:val="18"/>
                <w:szCs w:val="18"/>
              </w:rPr>
            </w:pPr>
            <w:bookmarkStart w:id="2" w:name="_Hlk39740311"/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76FED171" w14:textId="7BB19D41" w:rsidR="00A81228" w:rsidRPr="0053588E" w:rsidRDefault="00C16FBD" w:rsidP="00426AE8">
            <w:pPr>
              <w:pStyle w:val="Tabletext"/>
              <w:spacing w:after="0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 xml:space="preserve">Mental distress (as </w:t>
            </w:r>
            <w:r w:rsidR="00C504AB">
              <w:rPr>
                <w:b/>
                <w:bCs/>
                <w:sz w:val="18"/>
                <w:szCs w:val="18"/>
              </w:rPr>
              <w:t xml:space="preserve">measured by the </w:t>
            </w:r>
            <w:r w:rsidR="00A81228" w:rsidRPr="0053588E">
              <w:rPr>
                <w:b/>
                <w:bCs/>
                <w:sz w:val="18"/>
                <w:szCs w:val="18"/>
              </w:rPr>
              <w:t>PHQ4</w:t>
            </w:r>
            <w:r w:rsidR="00C504AB">
              <w:rPr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28B5C70D" w14:textId="2585BF71" w:rsidR="00A81228" w:rsidRPr="0053588E" w:rsidRDefault="00C504AB" w:rsidP="00426AE8">
            <w:pPr>
              <w:pStyle w:val="Tabletext"/>
              <w:spacing w:after="0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 xml:space="preserve">Mental wellbeing (as measured by the </w:t>
            </w:r>
            <w:r w:rsidR="00A81228" w:rsidRPr="0053588E">
              <w:rPr>
                <w:b/>
                <w:bCs/>
                <w:sz w:val="18"/>
                <w:szCs w:val="18"/>
              </w:rPr>
              <w:t>Short Warwick-Edinburgh Mental Wellbeing Scale</w:t>
            </w:r>
            <w:r>
              <w:rPr>
                <w:b/>
                <w:bCs/>
                <w:sz w:val="18"/>
                <w:szCs w:val="18"/>
              </w:rPr>
              <w:t xml:space="preserve">; </w:t>
            </w:r>
            <w:r w:rsidR="007A00E0">
              <w:rPr>
                <w:b/>
                <w:bCs/>
                <w:sz w:val="18"/>
                <w:szCs w:val="18"/>
              </w:rPr>
              <w:t>SWEMWBS)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41E269DA" w14:textId="4FE4D6EC" w:rsidR="00A81228" w:rsidRPr="0053588E" w:rsidRDefault="000B0CF2" w:rsidP="00426AE8">
            <w:pPr>
              <w:pStyle w:val="Tabletext"/>
              <w:spacing w:after="0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 xml:space="preserve">Self-reported </w:t>
            </w:r>
            <w:r w:rsidR="00A81228" w:rsidRPr="0053588E">
              <w:rPr>
                <w:b/>
                <w:bCs/>
                <w:sz w:val="18"/>
                <w:szCs w:val="18"/>
              </w:rPr>
              <w:t>general health</w:t>
            </w:r>
          </w:p>
        </w:tc>
      </w:tr>
      <w:tr w:rsidR="001A662A" w:rsidRPr="0053588E" w14:paraId="098DBE14" w14:textId="77777777" w:rsidTr="00426AE8">
        <w:trPr>
          <w:trHeight w:val="2525"/>
        </w:trPr>
        <w:tc>
          <w:tcPr>
            <w:tcW w:w="0" w:type="auto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53D3156" w14:textId="0A711700" w:rsidR="00A81228" w:rsidRPr="0053588E" w:rsidRDefault="0090583C" w:rsidP="00426AE8">
            <w:pPr>
              <w:pStyle w:val="Tabletext"/>
              <w:spacing w:after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</w:t>
            </w:r>
            <w:r w:rsidR="00663A9F" w:rsidRPr="0053588E">
              <w:rPr>
                <w:sz w:val="18"/>
                <w:szCs w:val="18"/>
              </w:rPr>
              <w:t>ssociated with poorer wellbeing</w:t>
            </w:r>
            <w:r w:rsidR="00A97FEF" w:rsidRPr="0053588E">
              <w:rPr>
                <w:sz w:val="18"/>
                <w:szCs w:val="18"/>
              </w:rPr>
              <w:t xml:space="preserve"> 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479AA2A8" w14:textId="753A65D6" w:rsidR="00A81228" w:rsidRPr="0053588E" w:rsidRDefault="002E1FE7" w:rsidP="00426AE8">
            <w:pPr>
              <w:pStyle w:val="Tabletext"/>
              <w:spacing w:after="0"/>
              <w:rPr>
                <w:sz w:val="18"/>
                <w:szCs w:val="18"/>
              </w:rPr>
            </w:pPr>
            <w:r w:rsidRPr="0053588E">
              <w:rPr>
                <w:sz w:val="18"/>
                <w:szCs w:val="18"/>
              </w:rPr>
              <w:t xml:space="preserve">Female gender, </w:t>
            </w:r>
            <w:r w:rsidR="00663A9F" w:rsidRPr="0053588E">
              <w:rPr>
                <w:sz w:val="18"/>
                <w:szCs w:val="18"/>
              </w:rPr>
              <w:t>presence of dependent children in household,</w:t>
            </w:r>
            <w:r w:rsidR="00A342C8" w:rsidRPr="0053588E">
              <w:rPr>
                <w:sz w:val="18"/>
                <w:szCs w:val="18"/>
              </w:rPr>
              <w:t xml:space="preserve"> </w:t>
            </w:r>
            <w:r w:rsidR="00AC2D84">
              <w:rPr>
                <w:sz w:val="18"/>
                <w:szCs w:val="18"/>
              </w:rPr>
              <w:t xml:space="preserve">being the sole carer for children, </w:t>
            </w:r>
            <w:r w:rsidR="00A342C8" w:rsidRPr="0053588E">
              <w:rPr>
                <w:sz w:val="18"/>
                <w:szCs w:val="18"/>
              </w:rPr>
              <w:t xml:space="preserve">coronavirus-relevant health condition (self), </w:t>
            </w:r>
            <w:r w:rsidR="00906B39" w:rsidRPr="0053588E">
              <w:rPr>
                <w:sz w:val="18"/>
                <w:szCs w:val="18"/>
              </w:rPr>
              <w:t>having a chronic mental health condition (self</w:t>
            </w:r>
            <w:r w:rsidR="006D38D8" w:rsidRPr="0053588E">
              <w:rPr>
                <w:sz w:val="18"/>
                <w:szCs w:val="18"/>
              </w:rPr>
              <w:t xml:space="preserve"> – medium effect size</w:t>
            </w:r>
            <w:r w:rsidR="00906B39" w:rsidRPr="0053588E">
              <w:rPr>
                <w:sz w:val="18"/>
                <w:szCs w:val="18"/>
              </w:rPr>
              <w:t xml:space="preserve">), </w:t>
            </w:r>
            <w:r w:rsidR="00A342C8" w:rsidRPr="0053588E">
              <w:rPr>
                <w:sz w:val="18"/>
                <w:szCs w:val="18"/>
              </w:rPr>
              <w:t>household member has chronic health condition,</w:t>
            </w:r>
            <w:r w:rsidR="00663A9F" w:rsidRPr="0053588E">
              <w:rPr>
                <w:sz w:val="18"/>
                <w:szCs w:val="18"/>
              </w:rPr>
              <w:t xml:space="preserve"> living in greater deprivation, </w:t>
            </w:r>
            <w:r w:rsidR="00726C62">
              <w:rPr>
                <w:sz w:val="18"/>
                <w:szCs w:val="18"/>
              </w:rPr>
              <w:t xml:space="preserve">living alone, </w:t>
            </w:r>
            <w:r w:rsidR="003E2119">
              <w:rPr>
                <w:sz w:val="18"/>
                <w:szCs w:val="18"/>
              </w:rPr>
              <w:t xml:space="preserve">lower </w:t>
            </w:r>
            <w:r w:rsidR="007D5C30">
              <w:rPr>
                <w:sz w:val="18"/>
                <w:szCs w:val="18"/>
              </w:rPr>
              <w:t>socio-economic status</w:t>
            </w:r>
            <w:r w:rsidR="003E2119">
              <w:rPr>
                <w:sz w:val="18"/>
                <w:szCs w:val="18"/>
              </w:rPr>
              <w:t xml:space="preserve"> (highest earner in household is manual worker), not in permanent employment, </w:t>
            </w:r>
            <w:r w:rsidR="00A342C8" w:rsidRPr="0053588E">
              <w:rPr>
                <w:sz w:val="18"/>
                <w:szCs w:val="18"/>
              </w:rPr>
              <w:t xml:space="preserve">going out shopping once or more for items other than groceries/pharmacy, </w:t>
            </w:r>
            <w:r w:rsidR="00415162" w:rsidRPr="0053588E">
              <w:rPr>
                <w:sz w:val="18"/>
                <w:szCs w:val="18"/>
              </w:rPr>
              <w:t>going out to help or provide care for vulnerable people, going out to meet friends and/or family</w:t>
            </w:r>
            <w:r w:rsidR="006D38D8" w:rsidRPr="0053588E">
              <w:rPr>
                <w:sz w:val="18"/>
                <w:szCs w:val="18"/>
              </w:rPr>
              <w:t xml:space="preserve">, </w:t>
            </w:r>
            <w:r w:rsidR="0006101D">
              <w:rPr>
                <w:sz w:val="18"/>
                <w:szCs w:val="18"/>
              </w:rPr>
              <w:t xml:space="preserve">increased </w:t>
            </w:r>
            <w:r w:rsidR="006D38D8" w:rsidRPr="0053588E">
              <w:rPr>
                <w:sz w:val="18"/>
                <w:szCs w:val="18"/>
              </w:rPr>
              <w:t>worry about coronavirus, increased perceived risk of coronavirus (to self and friends and relatives)</w:t>
            </w:r>
            <w:r w:rsidR="006C4D95" w:rsidRPr="0053588E">
              <w:rPr>
                <w:sz w:val="18"/>
                <w:szCs w:val="18"/>
              </w:rPr>
              <w:t xml:space="preserve">, increased perceived severity of coronavirus, increased perceived likelihood of catching coronavirus, concern about </w:t>
            </w:r>
            <w:r w:rsidR="0053588E" w:rsidRPr="0053588E">
              <w:rPr>
                <w:sz w:val="18"/>
                <w:szCs w:val="18"/>
              </w:rPr>
              <w:t xml:space="preserve">passing coronavirus to someone who might be at risk, </w:t>
            </w:r>
            <w:r w:rsidR="003E209E">
              <w:rPr>
                <w:sz w:val="18"/>
                <w:szCs w:val="18"/>
              </w:rPr>
              <w:t>thinking you have had coronavirus</w:t>
            </w:r>
            <w:r w:rsidR="00426AE8">
              <w:rPr>
                <w:sz w:val="18"/>
                <w:szCs w:val="18"/>
              </w:rPr>
              <w:t xml:space="preserve">, </w:t>
            </w:r>
            <w:r w:rsidR="005C6B28">
              <w:rPr>
                <w:sz w:val="18"/>
                <w:szCs w:val="18"/>
              </w:rPr>
              <w:t xml:space="preserve">increased </w:t>
            </w:r>
            <w:r w:rsidR="00426AE8">
              <w:rPr>
                <w:sz w:val="18"/>
                <w:szCs w:val="18"/>
              </w:rPr>
              <w:t xml:space="preserve">worry about the functioning of the NHS, </w:t>
            </w:r>
            <w:r w:rsidR="005C6B28">
              <w:rPr>
                <w:sz w:val="18"/>
                <w:szCs w:val="18"/>
              </w:rPr>
              <w:t xml:space="preserve">increased </w:t>
            </w:r>
            <w:r w:rsidR="00426AE8">
              <w:rPr>
                <w:sz w:val="18"/>
                <w:szCs w:val="18"/>
              </w:rPr>
              <w:t xml:space="preserve">worry about the </w:t>
            </w:r>
            <w:r w:rsidR="002D1116">
              <w:rPr>
                <w:sz w:val="18"/>
                <w:szCs w:val="18"/>
              </w:rPr>
              <w:t xml:space="preserve">UK </w:t>
            </w:r>
            <w:r w:rsidR="00426AE8">
              <w:rPr>
                <w:sz w:val="18"/>
                <w:szCs w:val="18"/>
              </w:rPr>
              <w:t xml:space="preserve">economy, </w:t>
            </w:r>
            <w:r w:rsidR="006750BF">
              <w:rPr>
                <w:sz w:val="18"/>
                <w:szCs w:val="18"/>
              </w:rPr>
              <w:t xml:space="preserve">increased </w:t>
            </w:r>
            <w:r w:rsidR="002622B0">
              <w:rPr>
                <w:sz w:val="18"/>
                <w:szCs w:val="18"/>
              </w:rPr>
              <w:t>self-reported poverty (as measured by Q24)</w:t>
            </w:r>
            <w:r w:rsidR="00E87737">
              <w:rPr>
                <w:sz w:val="18"/>
                <w:szCs w:val="18"/>
              </w:rPr>
              <w:t>, poorer</w:t>
            </w:r>
            <w:r w:rsidR="00F66E1C">
              <w:rPr>
                <w:sz w:val="18"/>
                <w:szCs w:val="18"/>
              </w:rPr>
              <w:t xml:space="preserve"> wellbeing (SWEMWBS), </w:t>
            </w:r>
            <w:r w:rsidR="00C44E51">
              <w:rPr>
                <w:sz w:val="18"/>
                <w:szCs w:val="18"/>
              </w:rPr>
              <w:t>poorer quality of life (general health)</w:t>
            </w:r>
            <w:r w:rsidR="00B3312F">
              <w:rPr>
                <w:sz w:val="18"/>
                <w:szCs w:val="18"/>
              </w:rPr>
              <w:t>.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125EEEF6" w14:textId="2DC355FB" w:rsidR="00A81228" w:rsidRPr="0053588E" w:rsidRDefault="00F952CD" w:rsidP="00426AE8">
            <w:pPr>
              <w:pStyle w:val="Tabletext"/>
              <w:spacing w:after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</w:t>
            </w:r>
            <w:r w:rsidRPr="0053588E">
              <w:rPr>
                <w:sz w:val="18"/>
                <w:szCs w:val="18"/>
              </w:rPr>
              <w:t>oronavirus-relevant health condition (self), having a chronic mental health condition (self),</w:t>
            </w:r>
            <w:r w:rsidR="00DE7B36" w:rsidRPr="0053588E">
              <w:rPr>
                <w:sz w:val="18"/>
                <w:szCs w:val="18"/>
              </w:rPr>
              <w:t xml:space="preserve"> going out shopping twice or more for groceries/pharmacy in the last seven days,</w:t>
            </w:r>
            <w:r w:rsidR="0006101D">
              <w:rPr>
                <w:sz w:val="18"/>
                <w:szCs w:val="18"/>
              </w:rPr>
              <w:t xml:space="preserve"> increased </w:t>
            </w:r>
            <w:r w:rsidR="0006101D" w:rsidRPr="0053588E">
              <w:rPr>
                <w:sz w:val="18"/>
                <w:szCs w:val="18"/>
              </w:rPr>
              <w:t>worry about coronavirus,</w:t>
            </w:r>
            <w:r w:rsidR="00C12B12">
              <w:rPr>
                <w:sz w:val="18"/>
                <w:szCs w:val="18"/>
              </w:rPr>
              <w:t xml:space="preserve"> </w:t>
            </w:r>
            <w:r w:rsidR="00682EAE">
              <w:rPr>
                <w:sz w:val="18"/>
                <w:szCs w:val="18"/>
              </w:rPr>
              <w:t xml:space="preserve">increased </w:t>
            </w:r>
            <w:r w:rsidR="00C12B12">
              <w:rPr>
                <w:sz w:val="18"/>
                <w:szCs w:val="18"/>
              </w:rPr>
              <w:t>perceived risk of coronavirus (</w:t>
            </w:r>
            <w:r w:rsidR="00483023">
              <w:rPr>
                <w:sz w:val="18"/>
                <w:szCs w:val="18"/>
              </w:rPr>
              <w:t xml:space="preserve">self and </w:t>
            </w:r>
            <w:r w:rsidR="004102CA">
              <w:rPr>
                <w:sz w:val="18"/>
                <w:szCs w:val="18"/>
              </w:rPr>
              <w:t>friends and relatives</w:t>
            </w:r>
            <w:r w:rsidR="00C12B12">
              <w:rPr>
                <w:sz w:val="18"/>
                <w:szCs w:val="18"/>
              </w:rPr>
              <w:t>)</w:t>
            </w:r>
            <w:r w:rsidR="007469AE">
              <w:rPr>
                <w:sz w:val="18"/>
                <w:szCs w:val="18"/>
              </w:rPr>
              <w:t>,</w:t>
            </w:r>
            <w:r w:rsidR="007469AE" w:rsidRPr="0053588E">
              <w:rPr>
                <w:sz w:val="18"/>
                <w:szCs w:val="18"/>
              </w:rPr>
              <w:t xml:space="preserve"> increased perceived likelihood of catching coronavirus</w:t>
            </w:r>
            <w:r w:rsidR="00D00B87" w:rsidRPr="0053588E">
              <w:rPr>
                <w:sz w:val="18"/>
                <w:szCs w:val="18"/>
              </w:rPr>
              <w:t xml:space="preserve">, </w:t>
            </w:r>
            <w:r w:rsidR="005C6B28">
              <w:rPr>
                <w:sz w:val="18"/>
                <w:szCs w:val="18"/>
              </w:rPr>
              <w:t>increased worry about the functioning of the NHS,</w:t>
            </w:r>
            <w:r w:rsidR="007949CD">
              <w:rPr>
                <w:sz w:val="18"/>
                <w:szCs w:val="18"/>
              </w:rPr>
              <w:t xml:space="preserve"> increased worry about the UK economy</w:t>
            </w:r>
            <w:r w:rsidR="002D1116">
              <w:rPr>
                <w:sz w:val="18"/>
                <w:szCs w:val="18"/>
              </w:rPr>
              <w:t xml:space="preserve">, </w:t>
            </w:r>
            <w:r w:rsidR="006750BF">
              <w:rPr>
                <w:sz w:val="18"/>
                <w:szCs w:val="18"/>
              </w:rPr>
              <w:t xml:space="preserve">increased </w:t>
            </w:r>
            <w:r w:rsidR="006C6D90">
              <w:rPr>
                <w:sz w:val="18"/>
                <w:szCs w:val="18"/>
              </w:rPr>
              <w:t>self-reported poverty (as measured by Q24</w:t>
            </w:r>
            <w:r w:rsidR="00BD1DAB">
              <w:rPr>
                <w:sz w:val="18"/>
                <w:szCs w:val="18"/>
              </w:rPr>
              <w:t>)</w:t>
            </w:r>
            <w:r w:rsidR="005837D9">
              <w:rPr>
                <w:sz w:val="18"/>
                <w:szCs w:val="18"/>
              </w:rPr>
              <w:t xml:space="preserve">, </w:t>
            </w:r>
            <w:r w:rsidR="00C16FBD">
              <w:rPr>
                <w:sz w:val="18"/>
                <w:szCs w:val="18"/>
              </w:rPr>
              <w:t>increased mental distress</w:t>
            </w:r>
            <w:r w:rsidR="005837D9">
              <w:rPr>
                <w:sz w:val="18"/>
                <w:szCs w:val="18"/>
              </w:rPr>
              <w:t xml:space="preserve"> (PHQ4)</w:t>
            </w:r>
            <w:r w:rsidR="003B19DE">
              <w:rPr>
                <w:sz w:val="18"/>
                <w:szCs w:val="18"/>
              </w:rPr>
              <w:t>, poorer quality of life (general health)</w:t>
            </w:r>
            <w:r w:rsidR="00BD1DAB">
              <w:rPr>
                <w:sz w:val="18"/>
                <w:szCs w:val="18"/>
              </w:rPr>
              <w:t>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B6E8268" w14:textId="66349FAB" w:rsidR="00A81228" w:rsidRPr="0053588E" w:rsidRDefault="00B411D5" w:rsidP="00426AE8">
            <w:pPr>
              <w:pStyle w:val="Tabletext"/>
              <w:spacing w:after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</w:t>
            </w:r>
            <w:r w:rsidRPr="0053588E">
              <w:rPr>
                <w:sz w:val="18"/>
                <w:szCs w:val="18"/>
              </w:rPr>
              <w:t>oronavirus-relevant health condition (self), having a chronic mental health condition (self),</w:t>
            </w:r>
            <w:r w:rsidR="0047601D">
              <w:rPr>
                <w:sz w:val="18"/>
                <w:szCs w:val="18"/>
              </w:rPr>
              <w:t xml:space="preserve"> </w:t>
            </w:r>
            <w:r w:rsidR="006C5F8D" w:rsidRPr="0053588E">
              <w:rPr>
                <w:sz w:val="18"/>
                <w:szCs w:val="18"/>
              </w:rPr>
              <w:t>living in greater deprivation,</w:t>
            </w:r>
            <w:r w:rsidR="00503F6C">
              <w:rPr>
                <w:sz w:val="18"/>
                <w:szCs w:val="18"/>
              </w:rPr>
              <w:t xml:space="preserve"> increased </w:t>
            </w:r>
            <w:r w:rsidR="00503F6C" w:rsidRPr="0053588E">
              <w:rPr>
                <w:sz w:val="18"/>
                <w:szCs w:val="18"/>
              </w:rPr>
              <w:t>worry about coronavirus,</w:t>
            </w:r>
            <w:r w:rsidR="0036203B">
              <w:rPr>
                <w:sz w:val="18"/>
                <w:szCs w:val="18"/>
              </w:rPr>
              <w:t xml:space="preserve"> increased perceived risk of coronavirus (self and friends and relatives),</w:t>
            </w:r>
            <w:r w:rsidR="00C85553">
              <w:rPr>
                <w:sz w:val="18"/>
                <w:szCs w:val="18"/>
              </w:rPr>
              <w:t xml:space="preserve"> increased </w:t>
            </w:r>
            <w:r w:rsidR="00C85553" w:rsidRPr="0053588E">
              <w:rPr>
                <w:sz w:val="18"/>
                <w:szCs w:val="18"/>
              </w:rPr>
              <w:t>perceived severity of coronavirus,</w:t>
            </w:r>
            <w:r w:rsidR="00C85553">
              <w:rPr>
                <w:sz w:val="18"/>
                <w:szCs w:val="18"/>
              </w:rPr>
              <w:t xml:space="preserve"> </w:t>
            </w:r>
            <w:r w:rsidR="00C85553" w:rsidRPr="0053588E">
              <w:rPr>
                <w:sz w:val="18"/>
                <w:szCs w:val="18"/>
              </w:rPr>
              <w:t>increased perceived likelihood of catching coronavirus,</w:t>
            </w:r>
            <w:r w:rsidR="006A364C">
              <w:rPr>
                <w:sz w:val="18"/>
                <w:szCs w:val="18"/>
              </w:rPr>
              <w:t xml:space="preserve"> increased worry about the functioning of the NHS,</w:t>
            </w:r>
            <w:r w:rsidR="00336376">
              <w:rPr>
                <w:sz w:val="18"/>
                <w:szCs w:val="18"/>
              </w:rPr>
              <w:t xml:space="preserve"> increased worry about the UK economy,</w:t>
            </w:r>
            <w:r w:rsidR="006750BF">
              <w:rPr>
                <w:sz w:val="18"/>
                <w:szCs w:val="18"/>
              </w:rPr>
              <w:t xml:space="preserve"> increased</w:t>
            </w:r>
            <w:r w:rsidR="00336376">
              <w:rPr>
                <w:sz w:val="18"/>
                <w:szCs w:val="18"/>
              </w:rPr>
              <w:t xml:space="preserve"> self-reported poverty (as measured by Q24)</w:t>
            </w:r>
            <w:r w:rsidR="00357B37">
              <w:rPr>
                <w:sz w:val="18"/>
                <w:szCs w:val="18"/>
              </w:rPr>
              <w:t xml:space="preserve">, </w:t>
            </w:r>
            <w:r w:rsidR="00C16FBD">
              <w:rPr>
                <w:sz w:val="18"/>
                <w:szCs w:val="18"/>
              </w:rPr>
              <w:t xml:space="preserve">increased mental distress (PHQ4), </w:t>
            </w:r>
            <w:r w:rsidR="00357B37">
              <w:rPr>
                <w:sz w:val="18"/>
                <w:szCs w:val="18"/>
              </w:rPr>
              <w:t>poorer wellbeing (</w:t>
            </w:r>
            <w:r w:rsidR="007A00E0" w:rsidRPr="007A00E0">
              <w:rPr>
                <w:sz w:val="18"/>
                <w:szCs w:val="18"/>
              </w:rPr>
              <w:t>SWEMWBS</w:t>
            </w:r>
            <w:r w:rsidR="007A00E0">
              <w:rPr>
                <w:sz w:val="18"/>
                <w:szCs w:val="18"/>
              </w:rPr>
              <w:t>).</w:t>
            </w:r>
          </w:p>
        </w:tc>
      </w:tr>
      <w:tr w:rsidR="00B66F8F" w:rsidRPr="0053588E" w14:paraId="4935B2F1" w14:textId="77777777" w:rsidTr="00A81228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DC1C721" w14:textId="77777777" w:rsidR="00A81228" w:rsidRPr="0053588E" w:rsidRDefault="00A81228" w:rsidP="00426AE8">
            <w:pPr>
              <w:pStyle w:val="Tabletext"/>
              <w:spacing w:after="0"/>
              <w:rPr>
                <w:sz w:val="18"/>
                <w:szCs w:val="18"/>
              </w:rPr>
            </w:pPr>
            <w:r w:rsidRPr="0053588E">
              <w:rPr>
                <w:sz w:val="18"/>
                <w:szCs w:val="18"/>
              </w:rPr>
              <w:t>Not associate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E0109DE" w14:textId="639C3E48" w:rsidR="00A81228" w:rsidRPr="0053588E" w:rsidRDefault="00663A9F" w:rsidP="00426AE8">
            <w:pPr>
              <w:pStyle w:val="Tabletext"/>
              <w:spacing w:after="0"/>
              <w:rPr>
                <w:sz w:val="18"/>
                <w:szCs w:val="18"/>
              </w:rPr>
            </w:pPr>
            <w:r w:rsidRPr="0053588E">
              <w:rPr>
                <w:sz w:val="18"/>
                <w:szCs w:val="18"/>
              </w:rPr>
              <w:t>Working status,</w:t>
            </w:r>
            <w:r w:rsidR="003E2119">
              <w:rPr>
                <w:sz w:val="18"/>
                <w:szCs w:val="18"/>
              </w:rPr>
              <w:t xml:space="preserve"> being self-employed,</w:t>
            </w:r>
            <w:r w:rsidRPr="0053588E">
              <w:rPr>
                <w:sz w:val="18"/>
                <w:szCs w:val="18"/>
              </w:rPr>
              <w:t xml:space="preserve"> ethnicity, education, </w:t>
            </w:r>
            <w:r w:rsidR="00A342C8" w:rsidRPr="0053588E">
              <w:rPr>
                <w:sz w:val="18"/>
                <w:szCs w:val="18"/>
              </w:rPr>
              <w:t xml:space="preserve">going out shopping twice or more for groceries/pharmacy in the last seven days, </w:t>
            </w:r>
            <w:r w:rsidR="00415162" w:rsidRPr="0053588E">
              <w:rPr>
                <w:sz w:val="18"/>
                <w:szCs w:val="18"/>
              </w:rPr>
              <w:t>going out to work</w:t>
            </w:r>
            <w:r w:rsidR="0053588E" w:rsidRPr="0053588E">
              <w:rPr>
                <w:sz w:val="18"/>
                <w:szCs w:val="18"/>
              </w:rPr>
              <w:t>, agreeing that your personal behaviour has an impact on how coronavirus spreads</w:t>
            </w:r>
            <w:r w:rsidR="00B3312F">
              <w:rPr>
                <w:sz w:val="18"/>
                <w:szCs w:val="18"/>
              </w:rPr>
              <w:t>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8E44B0F" w14:textId="5A95373D" w:rsidR="00A81228" w:rsidRPr="0053588E" w:rsidRDefault="00FA0913" w:rsidP="00426AE8">
            <w:pPr>
              <w:pStyle w:val="Tabletext"/>
              <w:spacing w:after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Gender, </w:t>
            </w:r>
            <w:r w:rsidRPr="0053588E">
              <w:rPr>
                <w:sz w:val="18"/>
                <w:szCs w:val="18"/>
              </w:rPr>
              <w:t xml:space="preserve">presence of dependent children in household, </w:t>
            </w:r>
            <w:r w:rsidR="00F952CD" w:rsidRPr="0053588E">
              <w:rPr>
                <w:sz w:val="18"/>
                <w:szCs w:val="18"/>
              </w:rPr>
              <w:t>household member has chronic health condition,</w:t>
            </w:r>
            <w:r w:rsidR="00685E64">
              <w:rPr>
                <w:sz w:val="18"/>
                <w:szCs w:val="18"/>
              </w:rPr>
              <w:t xml:space="preserve"> working status, deprivation, ethnicity, education, living alone,</w:t>
            </w:r>
            <w:r w:rsidR="00D44B68">
              <w:rPr>
                <w:sz w:val="18"/>
                <w:szCs w:val="18"/>
              </w:rPr>
              <w:t xml:space="preserve"> being the sole carer for children,</w:t>
            </w:r>
            <w:r w:rsidR="008F5944">
              <w:rPr>
                <w:sz w:val="18"/>
                <w:szCs w:val="18"/>
              </w:rPr>
              <w:t xml:space="preserve"> </w:t>
            </w:r>
            <w:r w:rsidR="007D5C30">
              <w:rPr>
                <w:sz w:val="18"/>
                <w:szCs w:val="18"/>
              </w:rPr>
              <w:t>socio-economic status</w:t>
            </w:r>
            <w:r w:rsidR="008F5944">
              <w:rPr>
                <w:sz w:val="18"/>
                <w:szCs w:val="18"/>
              </w:rPr>
              <w:t xml:space="preserve">, </w:t>
            </w:r>
            <w:r w:rsidR="00674937">
              <w:rPr>
                <w:sz w:val="18"/>
                <w:szCs w:val="18"/>
              </w:rPr>
              <w:t>employment type (permanent vs not)</w:t>
            </w:r>
            <w:r w:rsidR="002A30D8">
              <w:rPr>
                <w:sz w:val="18"/>
                <w:szCs w:val="18"/>
              </w:rPr>
              <w:t xml:space="preserve">, self-employed, </w:t>
            </w:r>
            <w:r w:rsidR="00563311">
              <w:rPr>
                <w:sz w:val="18"/>
                <w:szCs w:val="18"/>
              </w:rPr>
              <w:t>number of times gone out for a walk</w:t>
            </w:r>
            <w:r w:rsidR="004E6AE9">
              <w:rPr>
                <w:sz w:val="18"/>
                <w:szCs w:val="18"/>
              </w:rPr>
              <w:t>/exercise in the last week</w:t>
            </w:r>
            <w:r w:rsidR="003C5C73">
              <w:rPr>
                <w:sz w:val="18"/>
                <w:szCs w:val="18"/>
              </w:rPr>
              <w:t xml:space="preserve">, </w:t>
            </w:r>
            <w:r w:rsidR="003C5C73" w:rsidRPr="0053588E">
              <w:rPr>
                <w:sz w:val="18"/>
                <w:szCs w:val="18"/>
              </w:rPr>
              <w:t>going out shopping once or more for items other than groceries/pharmacy,</w:t>
            </w:r>
            <w:r w:rsidR="00617515">
              <w:rPr>
                <w:sz w:val="18"/>
                <w:szCs w:val="18"/>
              </w:rPr>
              <w:t xml:space="preserve"> going out to work, </w:t>
            </w:r>
            <w:r w:rsidR="00A0520D" w:rsidRPr="0053588E">
              <w:rPr>
                <w:sz w:val="18"/>
                <w:szCs w:val="18"/>
              </w:rPr>
              <w:t xml:space="preserve">going out to help or provide care for </w:t>
            </w:r>
            <w:r w:rsidR="00A0520D" w:rsidRPr="0053588E">
              <w:rPr>
                <w:sz w:val="18"/>
                <w:szCs w:val="18"/>
              </w:rPr>
              <w:lastRenderedPageBreak/>
              <w:t>vulnerable people,</w:t>
            </w:r>
            <w:r w:rsidR="003F5A3E" w:rsidRPr="0053588E">
              <w:rPr>
                <w:sz w:val="18"/>
                <w:szCs w:val="18"/>
              </w:rPr>
              <w:t xml:space="preserve"> going out to meet friends and/or family,</w:t>
            </w:r>
            <w:r w:rsidR="00A47DF8">
              <w:rPr>
                <w:sz w:val="18"/>
                <w:szCs w:val="18"/>
              </w:rPr>
              <w:t xml:space="preserve"> </w:t>
            </w:r>
            <w:r w:rsidR="00A47DF8" w:rsidRPr="0053588E">
              <w:rPr>
                <w:sz w:val="18"/>
                <w:szCs w:val="18"/>
              </w:rPr>
              <w:t>perceived severity of coronavirus,</w:t>
            </w:r>
            <w:r w:rsidR="00923B22">
              <w:rPr>
                <w:sz w:val="18"/>
                <w:szCs w:val="18"/>
              </w:rPr>
              <w:t xml:space="preserve"> </w:t>
            </w:r>
            <w:r w:rsidR="00923B22" w:rsidRPr="0053588E">
              <w:rPr>
                <w:sz w:val="18"/>
                <w:szCs w:val="18"/>
              </w:rPr>
              <w:t>concern about passing coronavirus to someone who might be at risk</w:t>
            </w:r>
            <w:r w:rsidR="00BD1DAB">
              <w:rPr>
                <w:sz w:val="18"/>
                <w:szCs w:val="18"/>
              </w:rPr>
              <w:t>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C321AAA" w14:textId="2600C145" w:rsidR="00A81228" w:rsidRPr="0053588E" w:rsidRDefault="0010022F" w:rsidP="00426AE8">
            <w:pPr>
              <w:pStyle w:val="Tabletext"/>
              <w:spacing w:after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Gender</w:t>
            </w:r>
            <w:r w:rsidR="00BA38B0">
              <w:rPr>
                <w:sz w:val="18"/>
                <w:szCs w:val="18"/>
              </w:rPr>
              <w:t xml:space="preserve">, age, </w:t>
            </w:r>
            <w:r w:rsidR="00BA38B0" w:rsidRPr="0053588E">
              <w:rPr>
                <w:sz w:val="18"/>
                <w:szCs w:val="18"/>
              </w:rPr>
              <w:t>presence of dependent children in household,</w:t>
            </w:r>
            <w:r w:rsidR="00B411D5" w:rsidRPr="0053588E">
              <w:rPr>
                <w:sz w:val="18"/>
                <w:szCs w:val="18"/>
              </w:rPr>
              <w:t xml:space="preserve"> household member has chronic health condition,</w:t>
            </w:r>
            <w:r w:rsidR="00B411D5">
              <w:rPr>
                <w:sz w:val="18"/>
                <w:szCs w:val="18"/>
              </w:rPr>
              <w:t xml:space="preserve"> </w:t>
            </w:r>
            <w:r w:rsidR="006C5F8D">
              <w:rPr>
                <w:sz w:val="18"/>
                <w:szCs w:val="18"/>
              </w:rPr>
              <w:t xml:space="preserve">ethnicity, </w:t>
            </w:r>
            <w:r w:rsidR="008076E8">
              <w:rPr>
                <w:sz w:val="18"/>
                <w:szCs w:val="18"/>
              </w:rPr>
              <w:t xml:space="preserve">living alone, </w:t>
            </w:r>
            <w:r w:rsidR="001A662A">
              <w:rPr>
                <w:sz w:val="18"/>
                <w:szCs w:val="18"/>
              </w:rPr>
              <w:t xml:space="preserve">marital status, </w:t>
            </w:r>
            <w:r w:rsidR="00B66F8F">
              <w:rPr>
                <w:sz w:val="18"/>
                <w:szCs w:val="18"/>
              </w:rPr>
              <w:t>being the sole carer for children, socio-economic status,</w:t>
            </w:r>
            <w:r w:rsidR="00C327D7">
              <w:rPr>
                <w:sz w:val="18"/>
                <w:szCs w:val="18"/>
              </w:rPr>
              <w:t xml:space="preserve"> employment type (permanent vs not), self-employed,</w:t>
            </w:r>
            <w:r w:rsidR="00E032FD">
              <w:rPr>
                <w:sz w:val="18"/>
                <w:szCs w:val="18"/>
              </w:rPr>
              <w:t xml:space="preserve"> </w:t>
            </w:r>
            <w:r w:rsidR="00E032FD" w:rsidRPr="0053588E">
              <w:rPr>
                <w:sz w:val="18"/>
                <w:szCs w:val="18"/>
              </w:rPr>
              <w:t>concern about passing coronavirus to someone who might be at risk</w:t>
            </w:r>
            <w:r w:rsidR="00863989">
              <w:rPr>
                <w:sz w:val="18"/>
                <w:szCs w:val="18"/>
              </w:rPr>
              <w:t xml:space="preserve">, </w:t>
            </w:r>
            <w:r w:rsidR="00863989" w:rsidRPr="0053588E">
              <w:rPr>
                <w:sz w:val="18"/>
                <w:szCs w:val="18"/>
              </w:rPr>
              <w:t>agreeing that your personal behaviour has an impact on how coronavirus spreads</w:t>
            </w:r>
          </w:p>
        </w:tc>
      </w:tr>
      <w:tr w:rsidR="00B66F8F" w:rsidRPr="0053588E" w14:paraId="5FEDBDCD" w14:textId="77777777" w:rsidTr="00A81228"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2C1E9075" w14:textId="06FA854F" w:rsidR="00A81228" w:rsidRPr="0053588E" w:rsidRDefault="00663A9F" w:rsidP="00426AE8">
            <w:pPr>
              <w:pStyle w:val="Tabletext"/>
              <w:spacing w:after="0"/>
              <w:rPr>
                <w:sz w:val="18"/>
                <w:szCs w:val="18"/>
              </w:rPr>
            </w:pPr>
            <w:r w:rsidRPr="0053588E">
              <w:rPr>
                <w:sz w:val="18"/>
                <w:szCs w:val="18"/>
              </w:rPr>
              <w:t>Associated with better wellbeing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2B98A83B" w14:textId="6A78AB13" w:rsidR="00A81228" w:rsidRPr="0053588E" w:rsidRDefault="00906B39" w:rsidP="00426AE8">
            <w:pPr>
              <w:pStyle w:val="Tabletext"/>
              <w:spacing w:after="0"/>
              <w:rPr>
                <w:sz w:val="18"/>
                <w:szCs w:val="18"/>
              </w:rPr>
            </w:pPr>
            <w:r w:rsidRPr="0053588E">
              <w:rPr>
                <w:sz w:val="18"/>
                <w:szCs w:val="18"/>
              </w:rPr>
              <w:t xml:space="preserve">Older age, </w:t>
            </w:r>
            <w:r w:rsidR="0016754D">
              <w:rPr>
                <w:sz w:val="18"/>
                <w:szCs w:val="18"/>
              </w:rPr>
              <w:t xml:space="preserve">married/partnered/in a relationship, </w:t>
            </w:r>
            <w:r w:rsidR="00A97FEF" w:rsidRPr="0053588E">
              <w:rPr>
                <w:sz w:val="18"/>
                <w:szCs w:val="18"/>
              </w:rPr>
              <w:t>g</w:t>
            </w:r>
            <w:r w:rsidR="00D250E2" w:rsidRPr="0053588E">
              <w:rPr>
                <w:sz w:val="18"/>
                <w:szCs w:val="18"/>
              </w:rPr>
              <w:t xml:space="preserve">oing out for </w:t>
            </w:r>
            <w:r w:rsidR="004E6AE9">
              <w:rPr>
                <w:sz w:val="18"/>
                <w:szCs w:val="18"/>
              </w:rPr>
              <w:t>a walk/</w:t>
            </w:r>
            <w:r w:rsidR="00D250E2" w:rsidRPr="0053588E">
              <w:rPr>
                <w:sz w:val="18"/>
                <w:szCs w:val="18"/>
              </w:rPr>
              <w:t>exercise more times in the last week,</w:t>
            </w:r>
            <w:r w:rsidR="0053588E" w:rsidRPr="0053588E">
              <w:rPr>
                <w:sz w:val="18"/>
                <w:szCs w:val="18"/>
              </w:rPr>
              <w:t xml:space="preserve"> agreeing that the Government is putting the right measures in place to protect British public from coronavirus, </w:t>
            </w:r>
            <w:r w:rsidR="002622B0">
              <w:rPr>
                <w:sz w:val="18"/>
                <w:szCs w:val="18"/>
              </w:rPr>
              <w:t xml:space="preserve">increased </w:t>
            </w:r>
            <w:r w:rsidR="00B152EA">
              <w:rPr>
                <w:sz w:val="18"/>
                <w:szCs w:val="18"/>
              </w:rPr>
              <w:t>feeling of being connected to others</w:t>
            </w:r>
            <w:r w:rsidR="002622B0">
              <w:rPr>
                <w:sz w:val="18"/>
                <w:szCs w:val="18"/>
              </w:rPr>
              <w:t xml:space="preserve">, feeling able to keep your children occupied and </w:t>
            </w:r>
            <w:r w:rsidR="00B3312F">
              <w:rPr>
                <w:sz w:val="18"/>
                <w:szCs w:val="18"/>
              </w:rPr>
              <w:t>developing</w:t>
            </w:r>
            <w:r w:rsidR="0016754D">
              <w:rPr>
                <w:sz w:val="18"/>
                <w:szCs w:val="18"/>
              </w:rPr>
              <w:t>, having seen or heard advice on mental wellbeing</w:t>
            </w:r>
            <w:r w:rsidR="00B3312F">
              <w:rPr>
                <w:sz w:val="18"/>
                <w:szCs w:val="18"/>
              </w:rPr>
              <w:t>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1A7A9D1A" w14:textId="067FA094" w:rsidR="00A81228" w:rsidRPr="0053588E" w:rsidRDefault="00CD4423" w:rsidP="00426AE8">
            <w:pPr>
              <w:pStyle w:val="Tabletext"/>
              <w:spacing w:after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Older age, </w:t>
            </w:r>
            <w:r w:rsidR="00070771">
              <w:rPr>
                <w:sz w:val="18"/>
                <w:szCs w:val="18"/>
              </w:rPr>
              <w:t>married/partnered/in a relationship,</w:t>
            </w:r>
            <w:r w:rsidR="00A44CFF" w:rsidRPr="0053588E">
              <w:rPr>
                <w:sz w:val="18"/>
                <w:szCs w:val="18"/>
              </w:rPr>
              <w:t xml:space="preserve"> agreeing that your personal behaviour has an impact on how coronavirus spreads</w:t>
            </w:r>
            <w:r w:rsidR="008E3ECA">
              <w:rPr>
                <w:sz w:val="18"/>
                <w:szCs w:val="18"/>
              </w:rPr>
              <w:t xml:space="preserve">, </w:t>
            </w:r>
            <w:r w:rsidR="008E3ECA" w:rsidRPr="0053588E">
              <w:rPr>
                <w:sz w:val="18"/>
                <w:szCs w:val="18"/>
              </w:rPr>
              <w:t>agreeing that the Government is putting the right measures in place to protect British public from coronavirus,</w:t>
            </w:r>
            <w:r w:rsidR="00930202">
              <w:rPr>
                <w:sz w:val="18"/>
                <w:szCs w:val="18"/>
              </w:rPr>
              <w:t xml:space="preserve"> thinking you have had coronavirus</w:t>
            </w:r>
            <w:r w:rsidR="00B02AA6">
              <w:rPr>
                <w:sz w:val="18"/>
                <w:szCs w:val="18"/>
              </w:rPr>
              <w:t xml:space="preserve">, </w:t>
            </w:r>
            <w:r w:rsidR="00B152EA">
              <w:rPr>
                <w:sz w:val="18"/>
                <w:szCs w:val="18"/>
              </w:rPr>
              <w:t>increased feeling of being connected to others,</w:t>
            </w:r>
            <w:r w:rsidR="00B02AA6">
              <w:rPr>
                <w:sz w:val="18"/>
                <w:szCs w:val="18"/>
              </w:rPr>
              <w:t xml:space="preserve"> </w:t>
            </w:r>
            <w:r w:rsidR="00962EDB">
              <w:rPr>
                <w:sz w:val="18"/>
                <w:szCs w:val="18"/>
              </w:rPr>
              <w:t>feeling able to keep your children occupied and developing,</w:t>
            </w:r>
            <w:r w:rsidR="00BD1DAB">
              <w:rPr>
                <w:sz w:val="18"/>
                <w:szCs w:val="18"/>
              </w:rPr>
              <w:t xml:space="preserve"> having seen or heard advice on mental wellbeing.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5CC72BF2" w14:textId="57543B01" w:rsidR="00A81228" w:rsidRPr="0053588E" w:rsidRDefault="0047601D" w:rsidP="00426AE8">
            <w:pPr>
              <w:pStyle w:val="Tabletext"/>
              <w:spacing w:after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Working (vs not working)</w:t>
            </w:r>
            <w:r w:rsidR="008076E8">
              <w:rPr>
                <w:sz w:val="18"/>
                <w:szCs w:val="18"/>
              </w:rPr>
              <w:t>, higher education (having a degree vs not)</w:t>
            </w:r>
            <w:r w:rsidR="00906457">
              <w:rPr>
                <w:sz w:val="18"/>
                <w:szCs w:val="18"/>
              </w:rPr>
              <w:t xml:space="preserve">, </w:t>
            </w:r>
            <w:r w:rsidR="00906457" w:rsidRPr="0053588E">
              <w:rPr>
                <w:sz w:val="18"/>
                <w:szCs w:val="18"/>
              </w:rPr>
              <w:t xml:space="preserve">going out for </w:t>
            </w:r>
            <w:r w:rsidR="00906457">
              <w:rPr>
                <w:sz w:val="18"/>
                <w:szCs w:val="18"/>
              </w:rPr>
              <w:t>a walk/</w:t>
            </w:r>
            <w:r w:rsidR="00906457" w:rsidRPr="0053588E">
              <w:rPr>
                <w:sz w:val="18"/>
                <w:szCs w:val="18"/>
              </w:rPr>
              <w:t>exercise more times in the last week,</w:t>
            </w:r>
            <w:r w:rsidR="006505DF">
              <w:rPr>
                <w:sz w:val="18"/>
                <w:szCs w:val="18"/>
              </w:rPr>
              <w:t xml:space="preserve"> </w:t>
            </w:r>
            <w:r w:rsidR="006505DF" w:rsidRPr="0053588E">
              <w:rPr>
                <w:sz w:val="18"/>
                <w:szCs w:val="18"/>
              </w:rPr>
              <w:t>going out shopping twice or more for groceries/pharmacy in the last seven days,</w:t>
            </w:r>
            <w:r w:rsidR="006B0CBC">
              <w:rPr>
                <w:sz w:val="18"/>
                <w:szCs w:val="18"/>
              </w:rPr>
              <w:t xml:space="preserve"> </w:t>
            </w:r>
            <w:r w:rsidR="006B0CBC" w:rsidRPr="0053588E">
              <w:rPr>
                <w:sz w:val="18"/>
                <w:szCs w:val="18"/>
              </w:rPr>
              <w:t>going out shopping once or more for items other than groceries/pharmacy,</w:t>
            </w:r>
            <w:r w:rsidR="001539DC">
              <w:rPr>
                <w:sz w:val="18"/>
                <w:szCs w:val="18"/>
              </w:rPr>
              <w:t xml:space="preserve"> going out to work</w:t>
            </w:r>
            <w:r w:rsidR="001072A1">
              <w:rPr>
                <w:sz w:val="18"/>
                <w:szCs w:val="18"/>
              </w:rPr>
              <w:t xml:space="preserve">, </w:t>
            </w:r>
            <w:r w:rsidR="001072A1" w:rsidRPr="0053588E">
              <w:rPr>
                <w:sz w:val="18"/>
                <w:szCs w:val="18"/>
              </w:rPr>
              <w:t>going out to help or provide care for vulnerable people,</w:t>
            </w:r>
            <w:r w:rsidR="001072A1">
              <w:rPr>
                <w:sz w:val="18"/>
                <w:szCs w:val="18"/>
              </w:rPr>
              <w:t xml:space="preserve"> </w:t>
            </w:r>
            <w:r w:rsidR="001072A1" w:rsidRPr="0053588E">
              <w:rPr>
                <w:sz w:val="18"/>
                <w:szCs w:val="18"/>
              </w:rPr>
              <w:t>going out to meet friends and/or family,</w:t>
            </w:r>
            <w:r w:rsidR="00386460">
              <w:rPr>
                <w:sz w:val="18"/>
                <w:szCs w:val="18"/>
              </w:rPr>
              <w:t xml:space="preserve"> </w:t>
            </w:r>
            <w:r w:rsidR="00386460" w:rsidRPr="0053588E">
              <w:rPr>
                <w:sz w:val="18"/>
                <w:szCs w:val="18"/>
              </w:rPr>
              <w:t>agreeing that the Government is putting the right measures in place to protect British public from coronavirus,</w:t>
            </w:r>
            <w:r w:rsidR="009340EE">
              <w:rPr>
                <w:sz w:val="18"/>
                <w:szCs w:val="18"/>
              </w:rPr>
              <w:t xml:space="preserve"> thinking you have had coronavirus,</w:t>
            </w:r>
            <w:r w:rsidR="00BC375F">
              <w:rPr>
                <w:sz w:val="18"/>
                <w:szCs w:val="18"/>
              </w:rPr>
              <w:t xml:space="preserve"> </w:t>
            </w:r>
            <w:r w:rsidR="00B152EA">
              <w:rPr>
                <w:sz w:val="18"/>
                <w:szCs w:val="18"/>
              </w:rPr>
              <w:t xml:space="preserve">increased feeling of being connected to others, </w:t>
            </w:r>
            <w:r w:rsidR="001E5B29">
              <w:rPr>
                <w:sz w:val="18"/>
                <w:szCs w:val="18"/>
              </w:rPr>
              <w:t>feeling able to keep your children occupied and developing, having seen or heard advice on mental wellbeing</w:t>
            </w:r>
          </w:p>
        </w:tc>
      </w:tr>
      <w:bookmarkEnd w:id="2"/>
    </w:tbl>
    <w:p w14:paraId="0744992C" w14:textId="77777777" w:rsidR="00C44E51" w:rsidRDefault="00C44E51">
      <w:pPr>
        <w:sectPr w:rsidR="00C44E51" w:rsidSect="00C44E51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42746B96" w14:textId="59815D9D" w:rsidR="009B7749" w:rsidRDefault="009B7749" w:rsidP="00916262">
      <w:pPr>
        <w:pStyle w:val="Heading2"/>
      </w:pPr>
      <w:r>
        <w:lastRenderedPageBreak/>
        <w:t>References</w:t>
      </w:r>
    </w:p>
    <w:p w14:paraId="27124492" w14:textId="77777777" w:rsidR="00127FEB" w:rsidRPr="00127FEB" w:rsidRDefault="009B7749" w:rsidP="00127FEB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127FEB" w:rsidRPr="00127FEB">
        <w:t>1.</w:t>
      </w:r>
      <w:r w:rsidR="00127FEB" w:rsidRPr="00127FEB">
        <w:tab/>
        <w:t>Stewart-Brown S, Tennant A, Tennant R, Platt S, Parkinson J, Weich S. Internal construct validity of the Warwick-Edinburgh Mental Well-being Scale (WEMWBS): a Rasch analysis using data from the Scottish Health Education Population Survey. Health Qual Life Outcomes. 2009;7:15.</w:t>
      </w:r>
    </w:p>
    <w:p w14:paraId="7300BD45" w14:textId="77777777" w:rsidR="00127FEB" w:rsidRPr="00127FEB" w:rsidRDefault="00127FEB" w:rsidP="00127FEB">
      <w:pPr>
        <w:pStyle w:val="EndNoteBibliography"/>
      </w:pPr>
      <w:r w:rsidRPr="00127FEB">
        <w:t>2.</w:t>
      </w:r>
      <w:r w:rsidRPr="00127FEB">
        <w:tab/>
        <w:t>Ng Fat L, Scholes S, Boniface S, Mindell J, Stewart-Brown S. Evaluating and establishing national norms for mental wellbeing using the short Warwick-Edinburgh Mental Well-being Scale (SWEMWBS): findings from the Health Survey for England. Qual Life Res. 2017;26(5):1129-44.</w:t>
      </w:r>
    </w:p>
    <w:p w14:paraId="43AFF13B" w14:textId="77777777" w:rsidR="00127FEB" w:rsidRPr="00127FEB" w:rsidRDefault="00127FEB" w:rsidP="00127FEB">
      <w:pPr>
        <w:pStyle w:val="EndNoteBibliography"/>
      </w:pPr>
      <w:r w:rsidRPr="00127FEB">
        <w:t>3.</w:t>
      </w:r>
      <w:r w:rsidRPr="00127FEB">
        <w:tab/>
        <w:t>Kroenke K, Spitzer RL, Williams JB, Lowe B. An ultra-brief screening scale for anxiety and depression: the PHQ-4. Psychosomatics. 2009;50(6):613-21.</w:t>
      </w:r>
    </w:p>
    <w:p w14:paraId="63AFAB76" w14:textId="77777777" w:rsidR="00127FEB" w:rsidRPr="00127FEB" w:rsidRDefault="00127FEB" w:rsidP="00127FEB">
      <w:pPr>
        <w:pStyle w:val="EndNoteBibliography"/>
      </w:pPr>
      <w:r w:rsidRPr="00127FEB">
        <w:t>4.</w:t>
      </w:r>
      <w:r w:rsidRPr="00127FEB">
        <w:tab/>
        <w:t>Lowe B, Wahl I, Rose M, Spitzer C, Glaesmer H, Wingenfeld K, et al. A 4-item measure of depression and anxiety: validation and standardization of the Patient Health Questionnaire-4 (PHQ-4) in the general population. J Affect Disord. 2010;122(1-2):86-95.</w:t>
      </w:r>
    </w:p>
    <w:p w14:paraId="372D7811" w14:textId="77777777" w:rsidR="00127FEB" w:rsidRPr="00127FEB" w:rsidRDefault="00127FEB" w:rsidP="00127FEB">
      <w:pPr>
        <w:pStyle w:val="EndNoteBibliography"/>
      </w:pPr>
      <w:r w:rsidRPr="00127FEB">
        <w:t>5.</w:t>
      </w:r>
      <w:r w:rsidRPr="00127FEB">
        <w:tab/>
        <w:t>Kocalevent RD, Finck C, Jimenez-Leal W, Sautier L, Hinz A. Standardization of the Colombian version of the PHQ-4 in the general population. BMC Psychiatry. 2014;14:205.</w:t>
      </w:r>
    </w:p>
    <w:p w14:paraId="4D1CE65C" w14:textId="77777777" w:rsidR="00127FEB" w:rsidRPr="00127FEB" w:rsidRDefault="00127FEB" w:rsidP="00127FEB">
      <w:pPr>
        <w:pStyle w:val="EndNoteBibliography"/>
      </w:pPr>
      <w:r w:rsidRPr="00127FEB">
        <w:t>6.</w:t>
      </w:r>
      <w:r w:rsidRPr="00127FEB">
        <w:tab/>
        <w:t>Batty GD, McIntosh AM, Russ TC, Deary IJ, Gale CR. Psychological distress, neuroticism, and cause-specific mortality: early prospective evidence from UK Biobank. J Epidemiol Community Health. 2016;70(11):1136-9.</w:t>
      </w:r>
    </w:p>
    <w:p w14:paraId="0D275A29" w14:textId="77777777" w:rsidR="00127FEB" w:rsidRPr="00127FEB" w:rsidRDefault="00127FEB" w:rsidP="00127FEB">
      <w:pPr>
        <w:pStyle w:val="EndNoteBibliography"/>
      </w:pPr>
      <w:r w:rsidRPr="00127FEB">
        <w:t>7.</w:t>
      </w:r>
      <w:r w:rsidRPr="00127FEB">
        <w:tab/>
        <w:t>Waite TD, Chaintarli K, Beck CR, Bone A, Amlot R, Kovats S, et al. The English national cohort study of flooding and health: cross-sectional analysis of mental health outcomes at year one. BMC Public Health. 2017;17(1):129.</w:t>
      </w:r>
    </w:p>
    <w:p w14:paraId="47D0885A" w14:textId="77777777" w:rsidR="00127FEB" w:rsidRPr="00127FEB" w:rsidRDefault="00127FEB" w:rsidP="00127FEB">
      <w:pPr>
        <w:pStyle w:val="EndNoteBibliography"/>
      </w:pPr>
      <w:r w:rsidRPr="00127FEB">
        <w:t>8.</w:t>
      </w:r>
      <w:r w:rsidRPr="00127FEB">
        <w:tab/>
        <w:t>Chen HN, Cohen P, Chen S. How Big is a Big Odds Ratio? Interpreting the Magnitudes of Odds Ratios in Epidemiological Studies. Commun Stat-Simul C. 2010;39(4):860-4.</w:t>
      </w:r>
    </w:p>
    <w:p w14:paraId="2C2E9CE9" w14:textId="77777777" w:rsidR="00127FEB" w:rsidRPr="00127FEB" w:rsidRDefault="00127FEB" w:rsidP="00127FEB">
      <w:pPr>
        <w:pStyle w:val="EndNoteBibliography"/>
      </w:pPr>
      <w:r w:rsidRPr="00127FEB">
        <w:t>9.</w:t>
      </w:r>
      <w:r w:rsidRPr="00127FEB">
        <w:tab/>
        <w:t>Ware JE, Jr., Sherbourne CD. The MOS 36-item short-form health survey (SF-36). I. Conceptual framework and item selection. Med Care. 1992;30(6):473-83.</w:t>
      </w:r>
    </w:p>
    <w:p w14:paraId="5C4CE483" w14:textId="77777777" w:rsidR="00127FEB" w:rsidRPr="00127FEB" w:rsidRDefault="00127FEB" w:rsidP="00127FEB">
      <w:pPr>
        <w:pStyle w:val="EndNoteBibliography"/>
      </w:pPr>
      <w:r w:rsidRPr="00127FEB">
        <w:t>10.</w:t>
      </w:r>
      <w:r w:rsidRPr="00127FEB">
        <w:tab/>
        <w:t>Bowling A, Bond M, Jenkinson C, Lamping DL. Short Form 36 (SF-36) Health Survey questionnaire: which normative data should be used? Comparisons between the norms provided by the Omnibus Survey in Britain, the Health Survey for England and the Oxford Healthy Life Survey. J Public Health Med. 1999;21(3):255-70.</w:t>
      </w:r>
    </w:p>
    <w:p w14:paraId="70DFE739" w14:textId="0BC9EB19" w:rsidR="000568A0" w:rsidRDefault="009B7749" w:rsidP="000568A0">
      <w:r>
        <w:fldChar w:fldCharType="end"/>
      </w:r>
      <w:r w:rsidR="000568A0">
        <w:br w:type="page"/>
      </w:r>
    </w:p>
    <w:p w14:paraId="568BD3D4" w14:textId="5F91A125" w:rsidR="009B7749" w:rsidRDefault="009B7749" w:rsidP="009B7749">
      <w:r>
        <w:lastRenderedPageBreak/>
        <w:t>Datasets used:</w:t>
      </w:r>
    </w:p>
    <w:p w14:paraId="4D4A4A46" w14:textId="77777777" w:rsidR="009B7749" w:rsidRDefault="009B7749" w:rsidP="009B7749">
      <w:pPr>
        <w:pStyle w:val="ListParagraph"/>
        <w:numPr>
          <w:ilvl w:val="0"/>
          <w:numId w:val="1"/>
        </w:numPr>
      </w:pPr>
      <w:r>
        <w:t>Department of Health and Social Care weekly tracker</w:t>
      </w:r>
    </w:p>
    <w:p w14:paraId="36104C9A" w14:textId="77777777" w:rsidR="009B7749" w:rsidRDefault="009B7749" w:rsidP="009B7749">
      <w:pPr>
        <w:pStyle w:val="ListParagraph"/>
        <w:numPr>
          <w:ilvl w:val="1"/>
          <w:numId w:val="1"/>
        </w:numPr>
      </w:pPr>
      <w:r>
        <w:t>Tracking DHSC marketing, coronavirus attitudes, beliefs, knowledge, reported behaviour, satisfaction with Government response, credibility of Government.</w:t>
      </w:r>
    </w:p>
    <w:p w14:paraId="2A577C60" w14:textId="72862EC5" w:rsidR="009B7749" w:rsidRDefault="009B7749" w:rsidP="009B7749">
      <w:pPr>
        <w:pStyle w:val="ListParagraph"/>
        <w:numPr>
          <w:ilvl w:val="1"/>
          <w:numId w:val="1"/>
        </w:numPr>
      </w:pPr>
      <w:r>
        <w:t>Data collected weekly (Monday to Wednesday) since late January.</w:t>
      </w:r>
    </w:p>
    <w:p w14:paraId="20BD3541" w14:textId="21C1FADC" w:rsidR="00916262" w:rsidRDefault="00916262" w:rsidP="009B7749">
      <w:pPr>
        <w:pStyle w:val="ListParagraph"/>
        <w:numPr>
          <w:ilvl w:val="1"/>
          <w:numId w:val="1"/>
        </w:numPr>
      </w:pPr>
      <w:r>
        <w:t>We</w:t>
      </w:r>
      <w:r w:rsidR="001477EA">
        <w:t xml:space="preserve"> used linear regressions to</w:t>
      </w:r>
      <w:r>
        <w:t xml:space="preserve"> investigate associations between </w:t>
      </w:r>
      <w:r w:rsidR="00096F12">
        <w:t>independent</w:t>
      </w:r>
      <w:r w:rsidR="001477EA">
        <w:t xml:space="preserve"> </w:t>
      </w:r>
      <w:r w:rsidR="004F4A10">
        <w:t>variables</w:t>
      </w:r>
      <w:r w:rsidR="001477EA">
        <w:t xml:space="preserve"> and </w:t>
      </w:r>
      <w:r w:rsidR="006F7C50">
        <w:t xml:space="preserve">mental wellbeing (as measured by the </w:t>
      </w:r>
      <w:r w:rsidR="006F7C50" w:rsidRPr="006F7C50">
        <w:t>Short Warwick-Edinburgh Mental Wellbeing Scale</w:t>
      </w:r>
      <w:r w:rsidR="001477EA">
        <w:t xml:space="preserve">; </w:t>
      </w:r>
      <w:r w:rsidR="006F7C50" w:rsidRPr="006F7C50">
        <w:t>SWEMWBS</w:t>
      </w:r>
      <w:r w:rsidR="001477EA">
        <w:t>. NB – raw scores were used to investigate associations</w:t>
      </w:r>
      <w:r w:rsidR="006F7C50" w:rsidRPr="006F7C50">
        <w:t>)</w:t>
      </w:r>
      <w:r w:rsidR="001477EA">
        <w:t>.</w:t>
      </w:r>
      <w:r w:rsidR="006F7C50">
        <w:t xml:space="preserve"> </w:t>
      </w:r>
    </w:p>
    <w:p w14:paraId="48E6BED2" w14:textId="0F138C86" w:rsidR="001477EA" w:rsidRDefault="001477EA" w:rsidP="009B7749">
      <w:pPr>
        <w:pStyle w:val="ListParagraph"/>
        <w:numPr>
          <w:ilvl w:val="1"/>
          <w:numId w:val="1"/>
        </w:numPr>
      </w:pPr>
      <w:r>
        <w:t xml:space="preserve">We used logistic regressions to investigate associations between </w:t>
      </w:r>
      <w:r w:rsidR="00096F12">
        <w:t xml:space="preserve">independent </w:t>
      </w:r>
      <w:r w:rsidR="004F4A10">
        <w:t>variables</w:t>
      </w:r>
      <w:r>
        <w:t xml:space="preserve"> and mental distress (defined as a score of 3 or more on the PHQ-4).</w:t>
      </w:r>
    </w:p>
    <w:p w14:paraId="5A17AC64" w14:textId="1D0FDEEE" w:rsidR="001477EA" w:rsidRDefault="001477EA" w:rsidP="009B7749">
      <w:pPr>
        <w:pStyle w:val="ListParagraph"/>
        <w:numPr>
          <w:ilvl w:val="1"/>
          <w:numId w:val="1"/>
        </w:numPr>
      </w:pPr>
      <w:r>
        <w:t xml:space="preserve">We used linear regressions to investigate associations between </w:t>
      </w:r>
      <w:r w:rsidR="00696C86">
        <w:t xml:space="preserve">independent </w:t>
      </w:r>
      <w:r w:rsidR="004F4A10">
        <w:t>variables</w:t>
      </w:r>
      <w:r>
        <w:t xml:space="preserve"> and self-reported general health</w:t>
      </w:r>
      <w:r w:rsidR="00C914DD">
        <w:t xml:space="preserve"> (as measured by the first item of the SF36)</w:t>
      </w:r>
      <w:r>
        <w:t>.</w:t>
      </w:r>
    </w:p>
    <w:p w14:paraId="3FD8BF42" w14:textId="5FB3B458" w:rsidR="00D4536E" w:rsidRDefault="001477EA" w:rsidP="00D4536E">
      <w:pPr>
        <w:pStyle w:val="ListParagraph"/>
        <w:numPr>
          <w:ilvl w:val="1"/>
          <w:numId w:val="1"/>
        </w:numPr>
      </w:pPr>
      <w:r>
        <w:t>All analyse</w:t>
      </w:r>
      <w:r w:rsidR="00B87D71">
        <w:t>s</w:t>
      </w:r>
      <w:r>
        <w:t xml:space="preserve"> controlled for</w:t>
      </w:r>
      <w:r w:rsidR="002E61FD">
        <w:t xml:space="preserve"> g</w:t>
      </w:r>
      <w:r w:rsidR="002E61FD" w:rsidRPr="002E61FD">
        <w:t xml:space="preserve">ender, age, </w:t>
      </w:r>
      <w:r w:rsidR="002E61FD">
        <w:t xml:space="preserve">having a </w:t>
      </w:r>
      <w:r w:rsidR="002E61FD" w:rsidRPr="002E61FD">
        <w:t xml:space="preserve">dependent children, </w:t>
      </w:r>
      <w:r w:rsidR="002E61FD">
        <w:t xml:space="preserve">having a </w:t>
      </w:r>
      <w:r w:rsidR="002E61FD" w:rsidRPr="002E61FD">
        <w:t xml:space="preserve">coronavirus-relevant chronic illness, </w:t>
      </w:r>
      <w:r w:rsidR="002E61FD">
        <w:t xml:space="preserve">having a </w:t>
      </w:r>
      <w:r w:rsidR="000B4590">
        <w:t>mental health condition</w:t>
      </w:r>
      <w:r w:rsidR="002E61FD" w:rsidRPr="002E61FD">
        <w:t xml:space="preserve">, </w:t>
      </w:r>
      <w:r w:rsidR="000B4590">
        <w:t xml:space="preserve">a </w:t>
      </w:r>
      <w:r w:rsidR="002E61FD" w:rsidRPr="002E61FD">
        <w:t xml:space="preserve">household member </w:t>
      </w:r>
      <w:r w:rsidR="000B4590">
        <w:t xml:space="preserve">having </w:t>
      </w:r>
      <w:r w:rsidR="002E61FD" w:rsidRPr="002E61FD">
        <w:t xml:space="preserve">any chronic illness, employment status (working vs not), </w:t>
      </w:r>
      <w:r w:rsidR="000B4590">
        <w:t>index of multiple deprivation</w:t>
      </w:r>
      <w:r w:rsidR="002E61FD" w:rsidRPr="002E61FD">
        <w:t xml:space="preserve">, ethnicity, education, region, </w:t>
      </w:r>
      <w:r w:rsidR="00D4536E">
        <w:t xml:space="preserve">and </w:t>
      </w:r>
      <w:r w:rsidR="002E61FD" w:rsidRPr="002E61FD">
        <w:t>living alone</w:t>
      </w:r>
      <w:r w:rsidR="00D4536E">
        <w:t>.</w:t>
      </w:r>
    </w:p>
    <w:p w14:paraId="722653FE" w14:textId="28F4B084" w:rsidR="00D4536E" w:rsidRDefault="00D4536E" w:rsidP="009B7749">
      <w:pPr>
        <w:pStyle w:val="ListParagraph"/>
        <w:numPr>
          <w:ilvl w:val="1"/>
          <w:numId w:val="1"/>
        </w:numPr>
      </w:pPr>
      <w:r>
        <w:t>PHQ-4 was included in Wave 13 (</w:t>
      </w:r>
      <w:r w:rsidR="00C55F54">
        <w:t xml:space="preserve">data collected </w:t>
      </w:r>
      <w:r w:rsidR="0074490F" w:rsidRPr="0074490F">
        <w:t>20 - 22 April</w:t>
      </w:r>
      <w:r w:rsidR="0074490F">
        <w:t>, n=</w:t>
      </w:r>
      <w:r w:rsidR="000A0262">
        <w:t>2013</w:t>
      </w:r>
      <w:r w:rsidR="00C914DD">
        <w:t xml:space="preserve">) and Wave 14 (data collected </w:t>
      </w:r>
      <w:r w:rsidR="0074490F" w:rsidRPr="0074490F">
        <w:t>27 - 29 April</w:t>
      </w:r>
      <w:r w:rsidR="000A0262">
        <w:t>, n=2000</w:t>
      </w:r>
      <w:r w:rsidR="00C914DD">
        <w:t xml:space="preserve">). The </w:t>
      </w:r>
      <w:r w:rsidR="00C914DD" w:rsidRPr="006F7C50">
        <w:t>Short Warwick-Edinburgh Mental Wellbeing Scale</w:t>
      </w:r>
      <w:r w:rsidR="00C914DD">
        <w:t xml:space="preserve"> and self-reported general health </w:t>
      </w:r>
      <w:r w:rsidR="0074490F">
        <w:t>were only included in Wave 14.</w:t>
      </w:r>
    </w:p>
    <w:p w14:paraId="54041643" w14:textId="77777777" w:rsidR="009B7749" w:rsidRDefault="009B7749" w:rsidP="009B7749">
      <w:pPr>
        <w:pStyle w:val="ListParagraph"/>
        <w:numPr>
          <w:ilvl w:val="1"/>
          <w:numId w:val="1"/>
        </w:numPr>
      </w:pPr>
      <w:r>
        <w:t>Market research company commissioned: BMG Research.</w:t>
      </w:r>
    </w:p>
    <w:p w14:paraId="3BD6E062" w14:textId="5F3940DF" w:rsidR="009B7749" w:rsidRDefault="009B7749" w:rsidP="009B7749"/>
    <w:p w14:paraId="327A89CC" w14:textId="22052855" w:rsidR="00F40772" w:rsidRDefault="00F40772" w:rsidP="009B7749"/>
    <w:p w14:paraId="3AE91AD3" w14:textId="1BB6D13E" w:rsidR="00F40772" w:rsidRDefault="00F40772" w:rsidP="009B7749"/>
    <w:p w14:paraId="1E56ABBB" w14:textId="77777777" w:rsidR="00F40772" w:rsidRDefault="00F40772" w:rsidP="009B7749"/>
    <w:p w14:paraId="66A9DD90" w14:textId="77777777" w:rsidR="00E5275D" w:rsidRDefault="00E5275D" w:rsidP="00E5275D">
      <w:pPr>
        <w:rPr>
          <w:i/>
          <w:iCs/>
        </w:rPr>
      </w:pPr>
      <w:r w:rsidRPr="002D2700">
        <w:rPr>
          <w:i/>
          <w:iCs/>
        </w:rPr>
        <w:t xml:space="preserve">Please note that this work </w:t>
      </w:r>
      <w:r>
        <w:rPr>
          <w:i/>
          <w:iCs/>
        </w:rPr>
        <w:t xml:space="preserve">has been conducted </w:t>
      </w:r>
      <w:proofErr w:type="gramStart"/>
      <w:r w:rsidRPr="002D2700">
        <w:rPr>
          <w:i/>
          <w:iCs/>
        </w:rPr>
        <w:t>rapid</w:t>
      </w:r>
      <w:r>
        <w:rPr>
          <w:i/>
          <w:iCs/>
        </w:rPr>
        <w:t>ly</w:t>
      </w:r>
      <w:r w:rsidRPr="002D2700">
        <w:rPr>
          <w:i/>
          <w:iCs/>
        </w:rPr>
        <w:t xml:space="preserve">, </w:t>
      </w:r>
      <w:r>
        <w:rPr>
          <w:i/>
          <w:iCs/>
        </w:rPr>
        <w:t>and</w:t>
      </w:r>
      <w:proofErr w:type="gramEnd"/>
      <w:r>
        <w:rPr>
          <w:i/>
          <w:iCs/>
        </w:rPr>
        <w:t xml:space="preserve"> has </w:t>
      </w:r>
      <w:r w:rsidRPr="002D2700">
        <w:rPr>
          <w:i/>
          <w:iCs/>
        </w:rPr>
        <w:t xml:space="preserve">not </w:t>
      </w:r>
      <w:r>
        <w:rPr>
          <w:i/>
          <w:iCs/>
        </w:rPr>
        <w:t xml:space="preserve">been </w:t>
      </w:r>
      <w:r w:rsidRPr="002D2700">
        <w:rPr>
          <w:i/>
          <w:iCs/>
        </w:rPr>
        <w:t xml:space="preserve">peer reviewed </w:t>
      </w:r>
      <w:r>
        <w:rPr>
          <w:i/>
          <w:iCs/>
        </w:rPr>
        <w:t>or</w:t>
      </w:r>
      <w:r w:rsidRPr="002D2700">
        <w:rPr>
          <w:i/>
          <w:iCs/>
        </w:rPr>
        <w:t xml:space="preserve"> subject to normal quality control measures.</w:t>
      </w:r>
    </w:p>
    <w:p w14:paraId="45EB15A3" w14:textId="77777777" w:rsidR="00E5275D" w:rsidRDefault="00E5275D" w:rsidP="00E5275D"/>
    <w:p w14:paraId="3D6AD37D" w14:textId="27A9BD79" w:rsidR="009B7749" w:rsidRDefault="009B7749" w:rsidP="00E5275D">
      <w:pPr>
        <w:pStyle w:val="Footer"/>
        <w:spacing w:line="360" w:lineRule="auto"/>
      </w:pPr>
      <w:r>
        <w:t xml:space="preserve">Dr Louise E. Smith (KCL), </w:t>
      </w:r>
      <w:r w:rsidR="0078281C">
        <w:t xml:space="preserve">Dr Henry W.W. Potts (UCL), </w:t>
      </w:r>
      <w:r>
        <w:t xml:space="preserve">Professor Nicola T. Fear (KCL), Professor Susan Michie (UCL), Professor Richard </w:t>
      </w:r>
      <w:proofErr w:type="spellStart"/>
      <w:r>
        <w:t>Aml</w:t>
      </w:r>
      <w:r>
        <w:rPr>
          <w:rFonts w:cs="Times"/>
        </w:rPr>
        <w:t>ȏ</w:t>
      </w:r>
      <w:r>
        <w:t>t</w:t>
      </w:r>
      <w:proofErr w:type="spellEnd"/>
      <w:r>
        <w:t xml:space="preserve"> (PHE), Dr G James Rubin (KCL)</w:t>
      </w:r>
    </w:p>
    <w:p w14:paraId="06329C79" w14:textId="77777777" w:rsidR="00E5275D" w:rsidRDefault="00E5275D" w:rsidP="00E5275D">
      <w:pPr>
        <w:pStyle w:val="Footer"/>
        <w:spacing w:line="360" w:lineRule="auto"/>
      </w:pPr>
    </w:p>
    <w:p w14:paraId="6037C4F5" w14:textId="00A20FE5" w:rsidR="009B7749" w:rsidRPr="002B4C6F" w:rsidRDefault="009B7749" w:rsidP="00E5275D">
      <w:pPr>
        <w:pStyle w:val="Footer"/>
        <w:spacing w:line="360" w:lineRule="auto"/>
      </w:pPr>
      <w:r>
        <w:t xml:space="preserve">Contact details: </w:t>
      </w:r>
      <w:hyperlink r:id="rId17" w:history="1">
        <w:r w:rsidRPr="00506342">
          <w:rPr>
            <w:rStyle w:val="Hyperlink"/>
          </w:rPr>
          <w:t>louise.e.smith@kcl.ac.uk</w:t>
        </w:r>
      </w:hyperlink>
      <w:r>
        <w:t xml:space="preserve">, </w:t>
      </w:r>
      <w:hyperlink r:id="rId18" w:history="1">
        <w:r w:rsidRPr="00C3347A">
          <w:rPr>
            <w:rStyle w:val="Hyperlink"/>
          </w:rPr>
          <w:t>richard.amlot@phe.gov.uk</w:t>
        </w:r>
      </w:hyperlink>
      <w:r>
        <w:t xml:space="preserve">, </w:t>
      </w:r>
      <w:hyperlink r:id="rId19" w:history="1">
        <w:r>
          <w:rPr>
            <w:rStyle w:val="Hyperlink"/>
          </w:rPr>
          <w:t>g</w:t>
        </w:r>
        <w:r w:rsidRPr="00506342">
          <w:rPr>
            <w:rStyle w:val="Hyperlink"/>
          </w:rPr>
          <w:t>ideon.rubin@kcl.ac.uk</w:t>
        </w:r>
      </w:hyperlink>
      <w:r>
        <w:t xml:space="preserve"> </w:t>
      </w:r>
    </w:p>
    <w:sectPr w:rsidR="009B7749" w:rsidRPr="002B4C6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D03A22B" w14:textId="77777777" w:rsidR="00E60E38" w:rsidRDefault="00E60E38" w:rsidP="00B53E58">
      <w:pPr>
        <w:spacing w:after="0" w:line="240" w:lineRule="auto"/>
      </w:pPr>
      <w:r>
        <w:separator/>
      </w:r>
    </w:p>
  </w:endnote>
  <w:endnote w:type="continuationSeparator" w:id="0">
    <w:p w14:paraId="05EA2CAF" w14:textId="77777777" w:rsidR="00E60E38" w:rsidRDefault="00E60E38" w:rsidP="00B53E5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3D090B9" w14:textId="77777777" w:rsidR="00066B92" w:rsidRDefault="00066B9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67183640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003DA33" w14:textId="734ED1CC" w:rsidR="00066B92" w:rsidRDefault="00066B9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ACFB8A5" w14:textId="790C82D3" w:rsidR="00B53E58" w:rsidRPr="004C6CE2" w:rsidRDefault="00B53E58" w:rsidP="004C6CE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23474EB" w14:textId="77777777" w:rsidR="00066B92" w:rsidRDefault="00066B9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9FC5631" w14:textId="77777777" w:rsidR="00E60E38" w:rsidRDefault="00E60E38" w:rsidP="00B53E58">
      <w:pPr>
        <w:spacing w:after="0" w:line="240" w:lineRule="auto"/>
      </w:pPr>
      <w:r>
        <w:separator/>
      </w:r>
    </w:p>
  </w:footnote>
  <w:footnote w:type="continuationSeparator" w:id="0">
    <w:p w14:paraId="4A8A58D7" w14:textId="77777777" w:rsidR="00E60E38" w:rsidRDefault="00E60E38" w:rsidP="00B53E5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6422EC9" w14:textId="77777777" w:rsidR="00066B92" w:rsidRDefault="00066B92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A770108" w14:textId="0328F303" w:rsidR="00B53E58" w:rsidRDefault="00F86DF7" w:rsidP="00B53E58">
    <w:pPr>
      <w:pStyle w:val="Header"/>
      <w:ind w:left="-1418" w:right="-96"/>
    </w:pPr>
    <w:r>
      <w:rPr>
        <w:noProof/>
      </w:rPr>
      <w:drawing>
        <wp:anchor distT="0" distB="0" distL="114300" distR="114300" simplePos="0" relativeHeight="251662336" behindDoc="0" locked="0" layoutInCell="1" allowOverlap="1" wp14:anchorId="471B3929" wp14:editId="373216C7">
          <wp:simplePos x="0" y="0"/>
          <wp:positionH relativeFrom="margin">
            <wp:posOffset>2259330</wp:posOffset>
          </wp:positionH>
          <wp:positionV relativeFrom="paragraph">
            <wp:posOffset>4445</wp:posOffset>
          </wp:positionV>
          <wp:extent cx="2381250" cy="563902"/>
          <wp:effectExtent l="0" t="0" r="0" b="7620"/>
          <wp:wrapNone/>
          <wp:docPr id="2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381250" cy="563902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noProof/>
      </w:rPr>
      <w:drawing>
        <wp:anchor distT="0" distB="0" distL="114300" distR="114300" simplePos="0" relativeHeight="251659264" behindDoc="0" locked="0" layoutInCell="1" allowOverlap="1" wp14:anchorId="01C8DC93" wp14:editId="36363998">
          <wp:simplePos x="0" y="0"/>
          <wp:positionH relativeFrom="column">
            <wp:posOffset>-520700</wp:posOffset>
          </wp:positionH>
          <wp:positionV relativeFrom="paragraph">
            <wp:posOffset>140335</wp:posOffset>
          </wp:positionV>
          <wp:extent cx="2305685" cy="318135"/>
          <wp:effectExtent l="0" t="0" r="0" b="5715"/>
          <wp:wrapSquare wrapText="bothSides"/>
          <wp:docPr id="4" name="Picture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1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b="88892"/>
                  <a:stretch>
                    <a:fillRect/>
                  </a:stretch>
                </pic:blipFill>
                <pic:spPr bwMode="auto">
                  <a:xfrm>
                    <a:off x="0" y="0"/>
                    <a:ext cx="2305685" cy="31813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B53E58">
      <w:rPr>
        <w:noProof/>
      </w:rPr>
      <w:drawing>
        <wp:anchor distT="0" distB="0" distL="114300" distR="114300" simplePos="0" relativeHeight="251661312" behindDoc="0" locked="0" layoutInCell="1" allowOverlap="1" wp14:anchorId="0E08C3EE" wp14:editId="516A48DC">
          <wp:simplePos x="0" y="0"/>
          <wp:positionH relativeFrom="column">
            <wp:posOffset>5388197</wp:posOffset>
          </wp:positionH>
          <wp:positionV relativeFrom="paragraph">
            <wp:posOffset>-272903</wp:posOffset>
          </wp:positionV>
          <wp:extent cx="910064" cy="1116478"/>
          <wp:effectExtent l="0" t="0" r="4445" b="7620"/>
          <wp:wrapSquare wrapText="bothSides"/>
          <wp:docPr id="6" name="Picture 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3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910064" cy="1116478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anchor>
      </w:drawing>
    </w:r>
  </w:p>
  <w:p w14:paraId="17E50E4D" w14:textId="418D88FC" w:rsidR="00B53E58" w:rsidRDefault="00B53E58" w:rsidP="00B53E58">
    <w:pPr>
      <w:pStyle w:val="Header"/>
      <w:ind w:left="-1418" w:right="-96"/>
    </w:pPr>
  </w:p>
  <w:p w14:paraId="5F47507F" w14:textId="7F55B3BB" w:rsidR="00B53E58" w:rsidRDefault="00B53E58" w:rsidP="00B53E58">
    <w:pPr>
      <w:pStyle w:val="Header"/>
      <w:ind w:left="-1418" w:right="-96"/>
    </w:pPr>
  </w:p>
  <w:p w14:paraId="5C6EC28F" w14:textId="30A1393F" w:rsidR="00B53E58" w:rsidRDefault="00B53E58" w:rsidP="00B53E58">
    <w:pPr>
      <w:pStyle w:val="Header"/>
      <w:ind w:left="-1418" w:right="-96"/>
    </w:pPr>
  </w:p>
  <w:p w14:paraId="141313E6" w14:textId="77777777" w:rsidR="00B53E58" w:rsidRDefault="00B53E58" w:rsidP="00B53E58">
    <w:pPr>
      <w:pStyle w:val="Header"/>
      <w:ind w:left="-1418" w:right="-96"/>
    </w:pPr>
  </w:p>
  <w:p w14:paraId="0446CF3D" w14:textId="32822A86" w:rsidR="00B53E58" w:rsidRDefault="00B53E58" w:rsidP="00B53E58">
    <w:pPr>
      <w:pStyle w:val="Header"/>
      <w:ind w:left="-1418" w:right="-96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5958D38" w14:textId="77777777" w:rsidR="00066B92" w:rsidRDefault="00066B9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0A416A8"/>
    <w:multiLevelType w:val="hybridMultilevel"/>
    <w:tmpl w:val="CB76EE20"/>
    <w:lvl w:ilvl="0" w:tplc="E1529156">
      <w:numFmt w:val="bullet"/>
      <w:lvlText w:val="-"/>
      <w:lvlJc w:val="left"/>
      <w:pPr>
        <w:ind w:left="720" w:hanging="360"/>
      </w:pPr>
      <w:rPr>
        <w:rFonts w:ascii="Times" w:eastAsia="Times New Roman" w:hAnsi="Times" w:cs="Times" w:hint="default"/>
      </w:rPr>
    </w:lvl>
    <w:lvl w:ilvl="1" w:tplc="C3F66228">
      <w:numFmt w:val="bullet"/>
      <w:lvlText w:val="-"/>
      <w:lvlJc w:val="left"/>
      <w:pPr>
        <w:ind w:left="1440" w:hanging="360"/>
      </w:pPr>
      <w:rPr>
        <w:rFonts w:ascii="Times" w:eastAsia="Times New Roman" w:hAnsi="Times" w:cs="Times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D8F1342"/>
    <w:multiLevelType w:val="hybridMultilevel"/>
    <w:tmpl w:val="28BAC486"/>
    <w:lvl w:ilvl="0" w:tplc="E1529156">
      <w:numFmt w:val="bullet"/>
      <w:pStyle w:val="EndNoteBibliographyTitle"/>
      <w:lvlText w:val="-"/>
      <w:lvlJc w:val="left"/>
      <w:pPr>
        <w:ind w:left="720" w:hanging="360"/>
      </w:pPr>
      <w:rPr>
        <w:rFonts w:ascii="Times" w:eastAsia="Times New Roman" w:hAnsi="Times" w:cs="Times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5C01F34"/>
    <w:multiLevelType w:val="hybridMultilevel"/>
    <w:tmpl w:val="AF0017B2"/>
    <w:lvl w:ilvl="0" w:tplc="C3F66228">
      <w:numFmt w:val="bullet"/>
      <w:lvlText w:val="-"/>
      <w:lvlJc w:val="left"/>
      <w:pPr>
        <w:ind w:left="720" w:hanging="360"/>
      </w:pPr>
      <w:rPr>
        <w:rFonts w:ascii="Times" w:eastAsia="Times New Roman" w:hAnsi="Times" w:cs="Time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7CB05C0"/>
    <w:multiLevelType w:val="hybridMultilevel"/>
    <w:tmpl w:val="F940CAF6"/>
    <w:lvl w:ilvl="0" w:tplc="C3F66228">
      <w:numFmt w:val="bullet"/>
      <w:lvlText w:val="-"/>
      <w:lvlJc w:val="left"/>
      <w:pPr>
        <w:ind w:left="720" w:hanging="360"/>
      </w:pPr>
      <w:rPr>
        <w:rFonts w:ascii="Times" w:eastAsia="Times New Roman" w:hAnsi="Times" w:cs="Times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B2E0041"/>
    <w:multiLevelType w:val="hybridMultilevel"/>
    <w:tmpl w:val="51662D1C"/>
    <w:lvl w:ilvl="0" w:tplc="D12C178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0"/>
  <w:proofState w:spelling="clean" w:grammar="clean"/>
  <w:defaultTabStop w:val="720"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d52apfcatzr4eas2c50xv5w22frvd0sp92&quot;&gt;My EndNote Library&lt;record-ids&gt;&lt;item&gt;1130&lt;/item&gt;&lt;item&gt;1534&lt;/item&gt;&lt;item&gt;1541&lt;/item&gt;&lt;item&gt;1542&lt;/item&gt;&lt;item&gt;1544&lt;/item&gt;&lt;item&gt;1546&lt;/item&gt;&lt;item&gt;1547&lt;/item&gt;&lt;item&gt;1549&lt;/item&gt;&lt;item&gt;1550&lt;/item&gt;&lt;item&gt;1551&lt;/item&gt;&lt;/record-ids&gt;&lt;/item&gt;&lt;/Libraries&gt;"/>
  </w:docVars>
  <w:rsids>
    <w:rsidRoot w:val="00B53E58"/>
    <w:rsid w:val="00004BB3"/>
    <w:rsid w:val="00033255"/>
    <w:rsid w:val="00034B77"/>
    <w:rsid w:val="00042A89"/>
    <w:rsid w:val="000455B9"/>
    <w:rsid w:val="00054030"/>
    <w:rsid w:val="000568A0"/>
    <w:rsid w:val="0006101D"/>
    <w:rsid w:val="0006555F"/>
    <w:rsid w:val="00066B09"/>
    <w:rsid w:val="00066B92"/>
    <w:rsid w:val="00070771"/>
    <w:rsid w:val="00076A70"/>
    <w:rsid w:val="000777AC"/>
    <w:rsid w:val="00087AC4"/>
    <w:rsid w:val="00095E8E"/>
    <w:rsid w:val="00096F12"/>
    <w:rsid w:val="000A0262"/>
    <w:rsid w:val="000A134B"/>
    <w:rsid w:val="000A2DF3"/>
    <w:rsid w:val="000B0CF2"/>
    <w:rsid w:val="000B26D5"/>
    <w:rsid w:val="000B4590"/>
    <w:rsid w:val="000F0848"/>
    <w:rsid w:val="000F142A"/>
    <w:rsid w:val="000F2438"/>
    <w:rsid w:val="0010022F"/>
    <w:rsid w:val="00104352"/>
    <w:rsid w:val="001072A1"/>
    <w:rsid w:val="00111355"/>
    <w:rsid w:val="00113C7E"/>
    <w:rsid w:val="0012342A"/>
    <w:rsid w:val="00124194"/>
    <w:rsid w:val="00127FEB"/>
    <w:rsid w:val="00144FB9"/>
    <w:rsid w:val="0014562E"/>
    <w:rsid w:val="001477EA"/>
    <w:rsid w:val="001539DC"/>
    <w:rsid w:val="0016754D"/>
    <w:rsid w:val="00170E26"/>
    <w:rsid w:val="001761E7"/>
    <w:rsid w:val="001762AF"/>
    <w:rsid w:val="00196232"/>
    <w:rsid w:val="00197423"/>
    <w:rsid w:val="001A37A3"/>
    <w:rsid w:val="001A662A"/>
    <w:rsid w:val="001B3A71"/>
    <w:rsid w:val="001C536E"/>
    <w:rsid w:val="001C5E86"/>
    <w:rsid w:val="001C7965"/>
    <w:rsid w:val="001D2506"/>
    <w:rsid w:val="001D6057"/>
    <w:rsid w:val="001E5B29"/>
    <w:rsid w:val="001F0DA0"/>
    <w:rsid w:val="001F4349"/>
    <w:rsid w:val="001F5AD8"/>
    <w:rsid w:val="00202A96"/>
    <w:rsid w:val="0021606A"/>
    <w:rsid w:val="0021776C"/>
    <w:rsid w:val="002177C5"/>
    <w:rsid w:val="00220756"/>
    <w:rsid w:val="002260FB"/>
    <w:rsid w:val="00235F05"/>
    <w:rsid w:val="00237878"/>
    <w:rsid w:val="002424DB"/>
    <w:rsid w:val="00260875"/>
    <w:rsid w:val="002622B0"/>
    <w:rsid w:val="0027512E"/>
    <w:rsid w:val="00292C70"/>
    <w:rsid w:val="002A2BAD"/>
    <w:rsid w:val="002A2F97"/>
    <w:rsid w:val="002A30D8"/>
    <w:rsid w:val="002A7A0F"/>
    <w:rsid w:val="002B4C6F"/>
    <w:rsid w:val="002B6A95"/>
    <w:rsid w:val="002D1116"/>
    <w:rsid w:val="002D40C9"/>
    <w:rsid w:val="002E1FE7"/>
    <w:rsid w:val="002E4F77"/>
    <w:rsid w:val="002E61FD"/>
    <w:rsid w:val="002F27D0"/>
    <w:rsid w:val="002F37CB"/>
    <w:rsid w:val="002F55BA"/>
    <w:rsid w:val="00304E60"/>
    <w:rsid w:val="003254DA"/>
    <w:rsid w:val="00336376"/>
    <w:rsid w:val="00346990"/>
    <w:rsid w:val="003525AA"/>
    <w:rsid w:val="00355B2E"/>
    <w:rsid w:val="00356019"/>
    <w:rsid w:val="00357839"/>
    <w:rsid w:val="00357B37"/>
    <w:rsid w:val="0036203B"/>
    <w:rsid w:val="00363F64"/>
    <w:rsid w:val="00372BF5"/>
    <w:rsid w:val="00380F5F"/>
    <w:rsid w:val="00386460"/>
    <w:rsid w:val="00394003"/>
    <w:rsid w:val="003A30C9"/>
    <w:rsid w:val="003A5927"/>
    <w:rsid w:val="003B19DE"/>
    <w:rsid w:val="003B5CEE"/>
    <w:rsid w:val="003B743E"/>
    <w:rsid w:val="003C0DB8"/>
    <w:rsid w:val="003C2599"/>
    <w:rsid w:val="003C471F"/>
    <w:rsid w:val="003C49D5"/>
    <w:rsid w:val="003C5C73"/>
    <w:rsid w:val="003D276D"/>
    <w:rsid w:val="003E209E"/>
    <w:rsid w:val="003E2119"/>
    <w:rsid w:val="003F3162"/>
    <w:rsid w:val="003F5A3E"/>
    <w:rsid w:val="00407B03"/>
    <w:rsid w:val="004102CA"/>
    <w:rsid w:val="004122D9"/>
    <w:rsid w:val="00415162"/>
    <w:rsid w:val="004227E8"/>
    <w:rsid w:val="00425E37"/>
    <w:rsid w:val="00426AE8"/>
    <w:rsid w:val="00427A65"/>
    <w:rsid w:val="004316B0"/>
    <w:rsid w:val="00454FFA"/>
    <w:rsid w:val="00457FF4"/>
    <w:rsid w:val="004711C6"/>
    <w:rsid w:val="0047601D"/>
    <w:rsid w:val="0047732D"/>
    <w:rsid w:val="00483023"/>
    <w:rsid w:val="004873B9"/>
    <w:rsid w:val="00494D8F"/>
    <w:rsid w:val="00495FE2"/>
    <w:rsid w:val="004A31B5"/>
    <w:rsid w:val="004A59C8"/>
    <w:rsid w:val="004A6185"/>
    <w:rsid w:val="004A65D9"/>
    <w:rsid w:val="004B6026"/>
    <w:rsid w:val="004C6307"/>
    <w:rsid w:val="004C6CE2"/>
    <w:rsid w:val="004C791B"/>
    <w:rsid w:val="004D36D9"/>
    <w:rsid w:val="004D6825"/>
    <w:rsid w:val="004E6AE9"/>
    <w:rsid w:val="004E7A73"/>
    <w:rsid w:val="004F44EE"/>
    <w:rsid w:val="004F4A10"/>
    <w:rsid w:val="00503F6C"/>
    <w:rsid w:val="0053077B"/>
    <w:rsid w:val="0053588E"/>
    <w:rsid w:val="005550D1"/>
    <w:rsid w:val="005574C5"/>
    <w:rsid w:val="00563311"/>
    <w:rsid w:val="00566482"/>
    <w:rsid w:val="00573853"/>
    <w:rsid w:val="005837D9"/>
    <w:rsid w:val="005A2ACB"/>
    <w:rsid w:val="005A40C0"/>
    <w:rsid w:val="005A63C7"/>
    <w:rsid w:val="005B1ACF"/>
    <w:rsid w:val="005C6B28"/>
    <w:rsid w:val="005D25B3"/>
    <w:rsid w:val="005E5D6B"/>
    <w:rsid w:val="005F5C5B"/>
    <w:rsid w:val="0061272F"/>
    <w:rsid w:val="00617515"/>
    <w:rsid w:val="00627804"/>
    <w:rsid w:val="00632755"/>
    <w:rsid w:val="00633E82"/>
    <w:rsid w:val="00637237"/>
    <w:rsid w:val="006374A0"/>
    <w:rsid w:val="00647725"/>
    <w:rsid w:val="006505DF"/>
    <w:rsid w:val="00655F3A"/>
    <w:rsid w:val="00663A9F"/>
    <w:rsid w:val="006655C3"/>
    <w:rsid w:val="00667891"/>
    <w:rsid w:val="00674937"/>
    <w:rsid w:val="006750BF"/>
    <w:rsid w:val="00681155"/>
    <w:rsid w:val="00682EAE"/>
    <w:rsid w:val="00685E64"/>
    <w:rsid w:val="00696117"/>
    <w:rsid w:val="00696C86"/>
    <w:rsid w:val="006A13FE"/>
    <w:rsid w:val="006A364C"/>
    <w:rsid w:val="006A7DC1"/>
    <w:rsid w:val="006B0CBC"/>
    <w:rsid w:val="006C4D95"/>
    <w:rsid w:val="006C5352"/>
    <w:rsid w:val="006C59E5"/>
    <w:rsid w:val="006C5F8D"/>
    <w:rsid w:val="006C6D90"/>
    <w:rsid w:val="006D38D8"/>
    <w:rsid w:val="006E1153"/>
    <w:rsid w:val="006E3332"/>
    <w:rsid w:val="006E660E"/>
    <w:rsid w:val="006F7B5A"/>
    <w:rsid w:val="006F7C50"/>
    <w:rsid w:val="00724A45"/>
    <w:rsid w:val="00726C62"/>
    <w:rsid w:val="00740874"/>
    <w:rsid w:val="0074111C"/>
    <w:rsid w:val="0074490F"/>
    <w:rsid w:val="007469AE"/>
    <w:rsid w:val="00756028"/>
    <w:rsid w:val="007560BF"/>
    <w:rsid w:val="00764C35"/>
    <w:rsid w:val="00765354"/>
    <w:rsid w:val="00773C97"/>
    <w:rsid w:val="0078281C"/>
    <w:rsid w:val="00786CCE"/>
    <w:rsid w:val="00793244"/>
    <w:rsid w:val="007949CD"/>
    <w:rsid w:val="007A00E0"/>
    <w:rsid w:val="007A1A4E"/>
    <w:rsid w:val="007A2716"/>
    <w:rsid w:val="007B0BB7"/>
    <w:rsid w:val="007B234B"/>
    <w:rsid w:val="007C33DC"/>
    <w:rsid w:val="007C5AB7"/>
    <w:rsid w:val="007D5C30"/>
    <w:rsid w:val="007E0C66"/>
    <w:rsid w:val="007E4892"/>
    <w:rsid w:val="007E6307"/>
    <w:rsid w:val="007E691F"/>
    <w:rsid w:val="007F094F"/>
    <w:rsid w:val="007F34C4"/>
    <w:rsid w:val="007F70B3"/>
    <w:rsid w:val="008026E2"/>
    <w:rsid w:val="008052F5"/>
    <w:rsid w:val="008076E8"/>
    <w:rsid w:val="008124EA"/>
    <w:rsid w:val="00837B47"/>
    <w:rsid w:val="00842B14"/>
    <w:rsid w:val="00842BE9"/>
    <w:rsid w:val="00855067"/>
    <w:rsid w:val="00863989"/>
    <w:rsid w:val="0087407F"/>
    <w:rsid w:val="00875091"/>
    <w:rsid w:val="00890704"/>
    <w:rsid w:val="008A0034"/>
    <w:rsid w:val="008A43D1"/>
    <w:rsid w:val="008A5A73"/>
    <w:rsid w:val="008A5B30"/>
    <w:rsid w:val="008A66E9"/>
    <w:rsid w:val="008B5234"/>
    <w:rsid w:val="008C4608"/>
    <w:rsid w:val="008E2CCB"/>
    <w:rsid w:val="008E3ECA"/>
    <w:rsid w:val="008E567A"/>
    <w:rsid w:val="008F5944"/>
    <w:rsid w:val="0090583C"/>
    <w:rsid w:val="009058B0"/>
    <w:rsid w:val="00906457"/>
    <w:rsid w:val="00906B39"/>
    <w:rsid w:val="00911A2C"/>
    <w:rsid w:val="00916262"/>
    <w:rsid w:val="00923B22"/>
    <w:rsid w:val="00924C1A"/>
    <w:rsid w:val="00930202"/>
    <w:rsid w:val="009305FC"/>
    <w:rsid w:val="009340EE"/>
    <w:rsid w:val="00934DC5"/>
    <w:rsid w:val="00942594"/>
    <w:rsid w:val="00947779"/>
    <w:rsid w:val="00947A7C"/>
    <w:rsid w:val="00950B4E"/>
    <w:rsid w:val="00951CC1"/>
    <w:rsid w:val="00952792"/>
    <w:rsid w:val="00962EDB"/>
    <w:rsid w:val="0096331E"/>
    <w:rsid w:val="00971DC3"/>
    <w:rsid w:val="00984299"/>
    <w:rsid w:val="00985295"/>
    <w:rsid w:val="00987678"/>
    <w:rsid w:val="009A04AC"/>
    <w:rsid w:val="009A11F3"/>
    <w:rsid w:val="009B3C9D"/>
    <w:rsid w:val="009B7749"/>
    <w:rsid w:val="009C0CEF"/>
    <w:rsid w:val="009C58E2"/>
    <w:rsid w:val="00A0292D"/>
    <w:rsid w:val="00A0520D"/>
    <w:rsid w:val="00A07A74"/>
    <w:rsid w:val="00A07BDA"/>
    <w:rsid w:val="00A07DC9"/>
    <w:rsid w:val="00A15B33"/>
    <w:rsid w:val="00A314C9"/>
    <w:rsid w:val="00A342C8"/>
    <w:rsid w:val="00A349DD"/>
    <w:rsid w:val="00A35B9E"/>
    <w:rsid w:val="00A40609"/>
    <w:rsid w:val="00A44CFF"/>
    <w:rsid w:val="00A44FED"/>
    <w:rsid w:val="00A47DF8"/>
    <w:rsid w:val="00A506A2"/>
    <w:rsid w:val="00A550D1"/>
    <w:rsid w:val="00A63E4F"/>
    <w:rsid w:val="00A67BB1"/>
    <w:rsid w:val="00A81228"/>
    <w:rsid w:val="00A85051"/>
    <w:rsid w:val="00A85C0A"/>
    <w:rsid w:val="00A953D5"/>
    <w:rsid w:val="00A97FEF"/>
    <w:rsid w:val="00AA097A"/>
    <w:rsid w:val="00AA27B3"/>
    <w:rsid w:val="00AC2D84"/>
    <w:rsid w:val="00AD576E"/>
    <w:rsid w:val="00B02AA6"/>
    <w:rsid w:val="00B04D55"/>
    <w:rsid w:val="00B152EA"/>
    <w:rsid w:val="00B27D85"/>
    <w:rsid w:val="00B3312F"/>
    <w:rsid w:val="00B34D13"/>
    <w:rsid w:val="00B411D5"/>
    <w:rsid w:val="00B421CD"/>
    <w:rsid w:val="00B45C84"/>
    <w:rsid w:val="00B45EB3"/>
    <w:rsid w:val="00B47AD6"/>
    <w:rsid w:val="00B53E58"/>
    <w:rsid w:val="00B5567B"/>
    <w:rsid w:val="00B63300"/>
    <w:rsid w:val="00B64274"/>
    <w:rsid w:val="00B6692F"/>
    <w:rsid w:val="00B66F8F"/>
    <w:rsid w:val="00B75663"/>
    <w:rsid w:val="00B87D71"/>
    <w:rsid w:val="00B96B5F"/>
    <w:rsid w:val="00BA0653"/>
    <w:rsid w:val="00BA38B0"/>
    <w:rsid w:val="00BB4CEC"/>
    <w:rsid w:val="00BC375F"/>
    <w:rsid w:val="00BD1DAB"/>
    <w:rsid w:val="00BD4256"/>
    <w:rsid w:val="00C053F0"/>
    <w:rsid w:val="00C0707A"/>
    <w:rsid w:val="00C0728F"/>
    <w:rsid w:val="00C07BFA"/>
    <w:rsid w:val="00C12B12"/>
    <w:rsid w:val="00C16FBD"/>
    <w:rsid w:val="00C327D7"/>
    <w:rsid w:val="00C34414"/>
    <w:rsid w:val="00C44E51"/>
    <w:rsid w:val="00C46C9F"/>
    <w:rsid w:val="00C47A3A"/>
    <w:rsid w:val="00C504AB"/>
    <w:rsid w:val="00C51273"/>
    <w:rsid w:val="00C52A95"/>
    <w:rsid w:val="00C52D2F"/>
    <w:rsid w:val="00C55F54"/>
    <w:rsid w:val="00C56858"/>
    <w:rsid w:val="00C6673D"/>
    <w:rsid w:val="00C7001B"/>
    <w:rsid w:val="00C7430E"/>
    <w:rsid w:val="00C75BB8"/>
    <w:rsid w:val="00C854CC"/>
    <w:rsid w:val="00C85553"/>
    <w:rsid w:val="00C907AA"/>
    <w:rsid w:val="00C914DD"/>
    <w:rsid w:val="00C94541"/>
    <w:rsid w:val="00C946A9"/>
    <w:rsid w:val="00C948B2"/>
    <w:rsid w:val="00C95CA9"/>
    <w:rsid w:val="00C968D2"/>
    <w:rsid w:val="00C96E51"/>
    <w:rsid w:val="00CA20B6"/>
    <w:rsid w:val="00CA701C"/>
    <w:rsid w:val="00CB3B99"/>
    <w:rsid w:val="00CC0508"/>
    <w:rsid w:val="00CC3382"/>
    <w:rsid w:val="00CC5157"/>
    <w:rsid w:val="00CC5F6E"/>
    <w:rsid w:val="00CD4423"/>
    <w:rsid w:val="00CF6CFD"/>
    <w:rsid w:val="00D00B87"/>
    <w:rsid w:val="00D0106E"/>
    <w:rsid w:val="00D0129D"/>
    <w:rsid w:val="00D207E0"/>
    <w:rsid w:val="00D23810"/>
    <w:rsid w:val="00D250E2"/>
    <w:rsid w:val="00D253D5"/>
    <w:rsid w:val="00D403A4"/>
    <w:rsid w:val="00D407EA"/>
    <w:rsid w:val="00D44B68"/>
    <w:rsid w:val="00D4536E"/>
    <w:rsid w:val="00D45582"/>
    <w:rsid w:val="00D52DB5"/>
    <w:rsid w:val="00D5722F"/>
    <w:rsid w:val="00D66296"/>
    <w:rsid w:val="00D66E90"/>
    <w:rsid w:val="00D71FF9"/>
    <w:rsid w:val="00D72642"/>
    <w:rsid w:val="00D72C09"/>
    <w:rsid w:val="00D74B2E"/>
    <w:rsid w:val="00D76950"/>
    <w:rsid w:val="00D866F2"/>
    <w:rsid w:val="00D95072"/>
    <w:rsid w:val="00DA4AAE"/>
    <w:rsid w:val="00DB4D14"/>
    <w:rsid w:val="00DC5AB0"/>
    <w:rsid w:val="00DD11A7"/>
    <w:rsid w:val="00DD291B"/>
    <w:rsid w:val="00DD3DB3"/>
    <w:rsid w:val="00DE1673"/>
    <w:rsid w:val="00DE2F8D"/>
    <w:rsid w:val="00DE60D3"/>
    <w:rsid w:val="00DE6357"/>
    <w:rsid w:val="00DE7B36"/>
    <w:rsid w:val="00DF11ED"/>
    <w:rsid w:val="00DF34B1"/>
    <w:rsid w:val="00E032FD"/>
    <w:rsid w:val="00E10D41"/>
    <w:rsid w:val="00E10E1D"/>
    <w:rsid w:val="00E15777"/>
    <w:rsid w:val="00E35199"/>
    <w:rsid w:val="00E43D7C"/>
    <w:rsid w:val="00E47344"/>
    <w:rsid w:val="00E5275D"/>
    <w:rsid w:val="00E5280F"/>
    <w:rsid w:val="00E5322E"/>
    <w:rsid w:val="00E5386C"/>
    <w:rsid w:val="00E54CB4"/>
    <w:rsid w:val="00E54EE2"/>
    <w:rsid w:val="00E572C3"/>
    <w:rsid w:val="00E60E38"/>
    <w:rsid w:val="00E63303"/>
    <w:rsid w:val="00E84983"/>
    <w:rsid w:val="00E87737"/>
    <w:rsid w:val="00EA220D"/>
    <w:rsid w:val="00EA45AF"/>
    <w:rsid w:val="00EB38C4"/>
    <w:rsid w:val="00EB5673"/>
    <w:rsid w:val="00EB66CC"/>
    <w:rsid w:val="00EC39C3"/>
    <w:rsid w:val="00EC5C47"/>
    <w:rsid w:val="00ED0914"/>
    <w:rsid w:val="00ED7EF2"/>
    <w:rsid w:val="00EF0A56"/>
    <w:rsid w:val="00EF0FCE"/>
    <w:rsid w:val="00F06EAF"/>
    <w:rsid w:val="00F0731E"/>
    <w:rsid w:val="00F26D06"/>
    <w:rsid w:val="00F40772"/>
    <w:rsid w:val="00F46007"/>
    <w:rsid w:val="00F52F57"/>
    <w:rsid w:val="00F5663D"/>
    <w:rsid w:val="00F60967"/>
    <w:rsid w:val="00F66E1C"/>
    <w:rsid w:val="00F701F5"/>
    <w:rsid w:val="00F74CDF"/>
    <w:rsid w:val="00F76AED"/>
    <w:rsid w:val="00F86423"/>
    <w:rsid w:val="00F86DF7"/>
    <w:rsid w:val="00F952CD"/>
    <w:rsid w:val="00FA0913"/>
    <w:rsid w:val="00FA418B"/>
    <w:rsid w:val="00FA586D"/>
    <w:rsid w:val="00FB2E6A"/>
    <w:rsid w:val="00FB4D53"/>
    <w:rsid w:val="00FD4B39"/>
    <w:rsid w:val="00FE24B5"/>
    <w:rsid w:val="00FE4586"/>
    <w:rsid w:val="00FF1E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."/>
  <w:listSeparator w:val=","/>
  <w14:docId w14:val="30CC8317"/>
  <w15:chartTrackingRefBased/>
  <w15:docId w15:val="{FFEA4DB9-1F21-429B-B2CC-423B60B090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Times New Roman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52F57"/>
    <w:pPr>
      <w:spacing w:after="120" w:line="360" w:lineRule="auto"/>
    </w:pPr>
    <w:rPr>
      <w:rFonts w:ascii="Times" w:hAnsi="Times" w:cs="Times New Roman"/>
      <w:sz w:val="24"/>
      <w:szCs w:val="20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5F5C5B"/>
    <w:pPr>
      <w:keepNext/>
      <w:keepLines/>
      <w:spacing w:before="240"/>
      <w:outlineLvl w:val="0"/>
    </w:pPr>
    <w:rPr>
      <w:rFonts w:eastAsiaTheme="majorEastAsia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F5C5B"/>
    <w:pPr>
      <w:keepNext/>
      <w:keepLines/>
      <w:spacing w:before="40"/>
      <w:outlineLvl w:val="1"/>
    </w:pPr>
    <w:rPr>
      <w:sz w:val="26"/>
      <w:szCs w:val="26"/>
      <w:u w:val="singl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B6026"/>
    <w:pPr>
      <w:keepNext/>
      <w:keepLines/>
      <w:spacing w:before="40" w:after="0"/>
      <w:outlineLvl w:val="2"/>
    </w:pPr>
    <w:rPr>
      <w:rFonts w:ascii="Times New Roman" w:eastAsiaTheme="majorEastAsia" w:hAnsi="Times New Roman" w:cstheme="majorBidi"/>
      <w:i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B6026"/>
    <w:pPr>
      <w:keepNext/>
      <w:keepLines/>
      <w:spacing w:before="40" w:after="0"/>
      <w:outlineLvl w:val="3"/>
    </w:pPr>
    <w:rPr>
      <w:rFonts w:eastAsiaTheme="majorEastAsia" w:cstheme="majorBidi"/>
      <w:b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655F3A"/>
    <w:pPr>
      <w:spacing w:line="240" w:lineRule="auto"/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5F5C5B"/>
    <w:pPr>
      <w:spacing w:after="200"/>
    </w:pPr>
    <w:rPr>
      <w:iCs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5F5C5B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F5C5B"/>
    <w:rPr>
      <w:rFonts w:ascii="Times" w:eastAsia="Times New Roman" w:hAnsi="Times" w:cs="Times New Roman"/>
      <w:sz w:val="26"/>
      <w:szCs w:val="26"/>
      <w:u w:val="single"/>
    </w:rPr>
  </w:style>
  <w:style w:type="paragraph" w:customStyle="1" w:styleId="Tabletext">
    <w:name w:val="Table text"/>
    <w:basedOn w:val="Normal"/>
    <w:qFormat/>
    <w:rsid w:val="005F5C5B"/>
    <w:pPr>
      <w:spacing w:line="240" w:lineRule="auto"/>
    </w:pPr>
    <w:rPr>
      <w:rFonts w:eastAsia="Calibri"/>
      <w:sz w:val="20"/>
    </w:rPr>
  </w:style>
  <w:style w:type="paragraph" w:styleId="Subtitle">
    <w:name w:val="Subtitle"/>
    <w:basedOn w:val="Normal"/>
    <w:next w:val="Normal"/>
    <w:link w:val="SubtitleChar"/>
    <w:qFormat/>
    <w:rsid w:val="008052F5"/>
    <w:pPr>
      <w:numPr>
        <w:ilvl w:val="1"/>
      </w:numPr>
      <w:ind w:firstLine="720"/>
    </w:pPr>
    <w:rPr>
      <w:rFonts w:eastAsiaTheme="minorEastAsia"/>
      <w:color w:val="0000FF"/>
    </w:rPr>
  </w:style>
  <w:style w:type="character" w:customStyle="1" w:styleId="SubtitleChar">
    <w:name w:val="Subtitle Char"/>
    <w:basedOn w:val="DefaultParagraphFont"/>
    <w:link w:val="Subtitle"/>
    <w:rsid w:val="008052F5"/>
    <w:rPr>
      <w:rFonts w:ascii="Times New Roman" w:eastAsiaTheme="minorEastAsia" w:hAnsi="Times New Roman"/>
      <w:color w:val="0000FF"/>
      <w:sz w:val="24"/>
      <w:lang w:val="en-US"/>
    </w:rPr>
  </w:style>
  <w:style w:type="paragraph" w:customStyle="1" w:styleId="Paragraph">
    <w:name w:val="Paragraph"/>
    <w:basedOn w:val="Normal"/>
    <w:qFormat/>
    <w:rsid w:val="008052F5"/>
  </w:style>
  <w:style w:type="paragraph" w:customStyle="1" w:styleId="EndNoteBibliography">
    <w:name w:val="EndNote Bibliography"/>
    <w:basedOn w:val="Normal"/>
    <w:link w:val="EndNoteBibliographyChar"/>
    <w:autoRedefine/>
    <w:qFormat/>
    <w:rsid w:val="003B5CEE"/>
    <w:pPr>
      <w:spacing w:after="0" w:line="240" w:lineRule="auto"/>
    </w:pPr>
    <w:rPr>
      <w:rFonts w:cs="Times"/>
      <w:noProof/>
      <w:szCs w:val="3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B5CEE"/>
    <w:rPr>
      <w:rFonts w:ascii="Times" w:hAnsi="Times" w:cs="Times"/>
      <w:noProof/>
      <w:sz w:val="24"/>
      <w:szCs w:val="32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B6026"/>
    <w:rPr>
      <w:rFonts w:ascii="Times New Roman" w:eastAsiaTheme="majorEastAsia" w:hAnsi="Times New Roman" w:cstheme="majorBidi"/>
      <w:i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B6026"/>
    <w:rPr>
      <w:rFonts w:ascii="Times" w:eastAsiaTheme="majorEastAsia" w:hAnsi="Times" w:cstheme="majorBidi"/>
      <w:b/>
      <w:iCs/>
      <w:sz w:val="24"/>
      <w:szCs w:val="20"/>
    </w:rPr>
  </w:style>
  <w:style w:type="paragraph" w:styleId="Header">
    <w:name w:val="header"/>
    <w:basedOn w:val="Normal"/>
    <w:link w:val="HeaderChar"/>
    <w:uiPriority w:val="99"/>
    <w:unhideWhenUsed/>
    <w:rsid w:val="00B53E5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53E58"/>
    <w:rPr>
      <w:rFonts w:ascii="Times" w:hAnsi="Times" w:cs="Times New Roman"/>
      <w:sz w:val="24"/>
      <w:szCs w:val="20"/>
    </w:rPr>
  </w:style>
  <w:style w:type="paragraph" w:styleId="Footer">
    <w:name w:val="footer"/>
    <w:basedOn w:val="Normal"/>
    <w:link w:val="FooterChar"/>
    <w:uiPriority w:val="99"/>
    <w:unhideWhenUsed/>
    <w:rsid w:val="00B53E5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53E58"/>
    <w:rPr>
      <w:rFonts w:ascii="Times" w:hAnsi="Times" w:cs="Times New Roman"/>
      <w:sz w:val="24"/>
      <w:szCs w:val="20"/>
    </w:rPr>
  </w:style>
  <w:style w:type="character" w:styleId="Hyperlink">
    <w:name w:val="Hyperlink"/>
    <w:basedOn w:val="DefaultParagraphFont"/>
    <w:uiPriority w:val="99"/>
    <w:unhideWhenUsed/>
    <w:rsid w:val="00B53E5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53E58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2B4C6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B4C6F"/>
    <w:pPr>
      <w:spacing w:line="240" w:lineRule="auto"/>
    </w:pPr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B4C6F"/>
    <w:rPr>
      <w:rFonts w:ascii="Times" w:hAnsi="Times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B4C6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B4C6F"/>
    <w:rPr>
      <w:rFonts w:ascii="Times" w:hAnsi="Times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B4C6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B4C6F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A812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9B7749"/>
    <w:pPr>
      <w:numPr>
        <w:numId w:val="2"/>
      </w:numPr>
      <w:spacing w:after="0"/>
      <w:jc w:val="center"/>
    </w:pPr>
    <w:rPr>
      <w:rFonts w:cs="Times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9B7749"/>
    <w:rPr>
      <w:rFonts w:ascii="Times" w:hAnsi="Times" w:cs="Times New Roman"/>
      <w:sz w:val="24"/>
      <w:szCs w:val="20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9B7749"/>
    <w:rPr>
      <w:rFonts w:ascii="Times" w:hAnsi="Times" w:cs="Times"/>
      <w:noProof/>
      <w:sz w:val="24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oter" Target="footer1.xml"/><Relationship Id="rId18" Type="http://schemas.openxmlformats.org/officeDocument/2006/relationships/hyperlink" Target="mailto:richard.amlot@phe.gov.uk" TargetMode="External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webSettings" Target="webSettings.xml"/><Relationship Id="rId12" Type="http://schemas.openxmlformats.org/officeDocument/2006/relationships/header" Target="header2.xml"/><Relationship Id="rId17" Type="http://schemas.openxmlformats.org/officeDocument/2006/relationships/hyperlink" Target="mailto:louise.e.smith@kcl.ac.uk" TargetMode="External"/><Relationship Id="rId2" Type="http://schemas.openxmlformats.org/officeDocument/2006/relationships/customXml" Target="../customXml/item2.xml"/><Relationship Id="rId16" Type="http://schemas.openxmlformats.org/officeDocument/2006/relationships/footer" Target="footer3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1.xml"/><Relationship Id="rId5" Type="http://schemas.openxmlformats.org/officeDocument/2006/relationships/styles" Target="styles.xml"/><Relationship Id="rId15" Type="http://schemas.openxmlformats.org/officeDocument/2006/relationships/header" Target="header3.xml"/><Relationship Id="rId10" Type="http://schemas.openxmlformats.org/officeDocument/2006/relationships/hyperlink" Target="https://www.orthotoolkit.com/sf-36/" TargetMode="External"/><Relationship Id="rId19" Type="http://schemas.openxmlformats.org/officeDocument/2006/relationships/hyperlink" Target="mailto:Gideon.rubin@kcl.ac.uk" TargetMode="Externa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footer" Target="footer2.xml"/></Relationships>
</file>

<file path=word/_rels/header2.xml.rels><?xml version="1.0" encoding="UTF-8" standalone="yes"?>
<Relationships xmlns="http://schemas.openxmlformats.org/package/2006/relationships"><Relationship Id="rId3" Type="http://schemas.openxmlformats.org/officeDocument/2006/relationships/image" Target="media/image3.jpeg"/><Relationship Id="rId2" Type="http://schemas.openxmlformats.org/officeDocument/2006/relationships/image" Target="media/image2.emf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7B765CF4DBFAF4F80B6A90F818ED323" ma:contentTypeVersion="13" ma:contentTypeDescription="Create a new document." ma:contentTypeScope="" ma:versionID="cff31a119faa7436bbf9903dab0dd905">
  <xsd:schema xmlns:xsd="http://www.w3.org/2001/XMLSchema" xmlns:xs="http://www.w3.org/2001/XMLSchema" xmlns:p="http://schemas.microsoft.com/office/2006/metadata/properties" xmlns:ns3="c654bb1c-410e-4a38-b505-6f07733a1d60" xmlns:ns4="0ea1de50-1813-4d1d-b536-0d1728e64504" targetNamespace="http://schemas.microsoft.com/office/2006/metadata/properties" ma:root="true" ma:fieldsID="51303e9344c03dbc554cb40a31641007" ns3:_="" ns4:_="">
    <xsd:import namespace="c654bb1c-410e-4a38-b505-6f07733a1d60"/>
    <xsd:import namespace="0ea1de50-1813-4d1d-b536-0d1728e64504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654bb1c-410e-4a38-b505-6f07733a1d6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ea1de50-1813-4d1d-b536-0d1728e64504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5A99DFE-A8B9-4639-B9AD-87EA4015549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4E5EC1B3-401D-444B-B4DA-6F92669EABC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93F5F400-59D2-465F-A53B-A2B7D7FC49D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654bb1c-410e-4a38-b505-6f07733a1d60"/>
    <ds:schemaRef ds:uri="0ea1de50-1813-4d1d-b536-0d1728e6450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3404</Words>
  <Characters>19406</Characters>
  <Application>Microsoft Office Word</Application>
  <DocSecurity>0</DocSecurity>
  <Lines>161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7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mith, Louise</dc:creator>
  <cp:keywords/>
  <dc:description/>
  <cp:lastModifiedBy>Smith, Louise</cp:lastModifiedBy>
  <cp:revision>2</cp:revision>
  <dcterms:created xsi:type="dcterms:W3CDTF">2020-05-07T10:37:00Z</dcterms:created>
  <dcterms:modified xsi:type="dcterms:W3CDTF">2020-05-07T10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7B765CF4DBFAF4F80B6A90F818ED323</vt:lpwstr>
  </property>
</Properties>
</file>